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E51A11"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05419" w:history="1">
            <w:r w:rsidR="00E51A11" w:rsidRPr="008D6BC7">
              <w:rPr>
                <w:rStyle w:val="Hipervnculo"/>
                <w:noProof/>
              </w:rPr>
              <w:t>1</w:t>
            </w:r>
            <w:r w:rsidR="00E51A11">
              <w:rPr>
                <w:rFonts w:asciiTheme="minorHAnsi" w:eastAsiaTheme="minorEastAsia" w:hAnsiTheme="minorHAnsi"/>
                <w:noProof/>
                <w:sz w:val="22"/>
                <w:lang w:eastAsia="es-CO"/>
              </w:rPr>
              <w:tab/>
            </w:r>
            <w:r w:rsidR="00E51A11" w:rsidRPr="008D6BC7">
              <w:rPr>
                <w:rStyle w:val="Hipervnculo"/>
                <w:noProof/>
              </w:rPr>
              <w:t>Introducción</w:t>
            </w:r>
            <w:r w:rsidR="00E51A11">
              <w:rPr>
                <w:noProof/>
                <w:webHidden/>
              </w:rPr>
              <w:tab/>
            </w:r>
            <w:r w:rsidR="00E51A11">
              <w:rPr>
                <w:noProof/>
                <w:webHidden/>
              </w:rPr>
              <w:fldChar w:fldCharType="begin"/>
            </w:r>
            <w:r w:rsidR="00E51A11">
              <w:rPr>
                <w:noProof/>
                <w:webHidden/>
              </w:rPr>
              <w:instrText xml:space="preserve"> PAGEREF _Toc514505419 \h </w:instrText>
            </w:r>
            <w:r w:rsidR="00E51A11">
              <w:rPr>
                <w:noProof/>
                <w:webHidden/>
              </w:rPr>
            </w:r>
            <w:r w:rsidR="00E51A11">
              <w:rPr>
                <w:noProof/>
                <w:webHidden/>
              </w:rPr>
              <w:fldChar w:fldCharType="separate"/>
            </w:r>
            <w:r w:rsidR="00E51A11">
              <w:rPr>
                <w:noProof/>
                <w:webHidden/>
              </w:rPr>
              <w:t>4</w:t>
            </w:r>
            <w:r w:rsidR="00E51A11">
              <w:rPr>
                <w:noProof/>
                <w:webHidden/>
              </w:rPr>
              <w:fldChar w:fldCharType="end"/>
            </w:r>
          </w:hyperlink>
        </w:p>
        <w:p w:rsidR="00E51A11" w:rsidRDefault="00E51A11">
          <w:pPr>
            <w:pStyle w:val="TDC1"/>
            <w:tabs>
              <w:tab w:val="left" w:pos="660"/>
              <w:tab w:val="right" w:leader="dot" w:pos="9350"/>
            </w:tabs>
            <w:rPr>
              <w:rFonts w:asciiTheme="minorHAnsi" w:eastAsiaTheme="minorEastAsia" w:hAnsiTheme="minorHAnsi"/>
              <w:noProof/>
              <w:sz w:val="22"/>
              <w:lang w:eastAsia="es-CO"/>
            </w:rPr>
          </w:pPr>
          <w:hyperlink w:anchor="_Toc514505420" w:history="1">
            <w:r w:rsidRPr="008D6BC7">
              <w:rPr>
                <w:rStyle w:val="Hipervnculo"/>
                <w:noProof/>
              </w:rPr>
              <w:t>2</w:t>
            </w:r>
            <w:r>
              <w:rPr>
                <w:rFonts w:asciiTheme="minorHAnsi" w:eastAsiaTheme="minorEastAsia" w:hAnsiTheme="minorHAnsi"/>
                <w:noProof/>
                <w:sz w:val="22"/>
                <w:lang w:eastAsia="es-CO"/>
              </w:rPr>
              <w:tab/>
            </w:r>
            <w:r w:rsidRPr="008D6BC7">
              <w:rPr>
                <w:rStyle w:val="Hipervnculo"/>
                <w:noProof/>
              </w:rPr>
              <w:t>Fundamentos de la electrocirugía</w:t>
            </w:r>
            <w:r>
              <w:rPr>
                <w:noProof/>
                <w:webHidden/>
              </w:rPr>
              <w:tab/>
            </w:r>
            <w:r>
              <w:rPr>
                <w:noProof/>
                <w:webHidden/>
              </w:rPr>
              <w:fldChar w:fldCharType="begin"/>
            </w:r>
            <w:r>
              <w:rPr>
                <w:noProof/>
                <w:webHidden/>
              </w:rPr>
              <w:instrText xml:space="preserve"> PAGEREF _Toc514505420 \h </w:instrText>
            </w:r>
            <w:r>
              <w:rPr>
                <w:noProof/>
                <w:webHidden/>
              </w:rPr>
            </w:r>
            <w:r>
              <w:rPr>
                <w:noProof/>
                <w:webHidden/>
              </w:rPr>
              <w:fldChar w:fldCharType="separate"/>
            </w:r>
            <w:r>
              <w:rPr>
                <w:noProof/>
                <w:webHidden/>
              </w:rPr>
              <w:t>5</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21" w:history="1">
            <w:r w:rsidRPr="008D6BC7">
              <w:rPr>
                <w:rStyle w:val="Hipervnculo"/>
                <w:noProof/>
              </w:rPr>
              <w:t>2.1</w:t>
            </w:r>
            <w:r>
              <w:rPr>
                <w:rFonts w:asciiTheme="minorHAnsi" w:eastAsiaTheme="minorEastAsia" w:hAnsiTheme="minorHAnsi"/>
                <w:noProof/>
                <w:sz w:val="22"/>
                <w:lang w:eastAsia="es-CO"/>
              </w:rPr>
              <w:tab/>
            </w:r>
            <w:r w:rsidRPr="008D6BC7">
              <w:rPr>
                <w:rStyle w:val="Hipervnculo"/>
                <w:noProof/>
              </w:rPr>
              <w:t>La electrocirugía</w:t>
            </w:r>
            <w:r>
              <w:rPr>
                <w:noProof/>
                <w:webHidden/>
              </w:rPr>
              <w:tab/>
            </w:r>
            <w:r>
              <w:rPr>
                <w:noProof/>
                <w:webHidden/>
              </w:rPr>
              <w:fldChar w:fldCharType="begin"/>
            </w:r>
            <w:r>
              <w:rPr>
                <w:noProof/>
                <w:webHidden/>
              </w:rPr>
              <w:instrText xml:space="preserve"> PAGEREF _Toc514505421 \h </w:instrText>
            </w:r>
            <w:r>
              <w:rPr>
                <w:noProof/>
                <w:webHidden/>
              </w:rPr>
            </w:r>
            <w:r>
              <w:rPr>
                <w:noProof/>
                <w:webHidden/>
              </w:rPr>
              <w:fldChar w:fldCharType="separate"/>
            </w:r>
            <w:r>
              <w:rPr>
                <w:noProof/>
                <w:webHidden/>
              </w:rPr>
              <w:t>5</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22" w:history="1">
            <w:r w:rsidRPr="008D6BC7">
              <w:rPr>
                <w:rStyle w:val="Hipervnculo"/>
                <w:noProof/>
              </w:rPr>
              <w:t>2.1.1</w:t>
            </w:r>
            <w:r>
              <w:rPr>
                <w:rFonts w:asciiTheme="minorHAnsi" w:eastAsiaTheme="minorEastAsia" w:hAnsiTheme="minorHAnsi"/>
                <w:noProof/>
                <w:sz w:val="22"/>
                <w:lang w:eastAsia="es-CO"/>
              </w:rPr>
              <w:tab/>
            </w:r>
            <w:r w:rsidRPr="008D6BC7">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05422 \h </w:instrText>
            </w:r>
            <w:r>
              <w:rPr>
                <w:noProof/>
                <w:webHidden/>
              </w:rPr>
            </w:r>
            <w:r>
              <w:rPr>
                <w:noProof/>
                <w:webHidden/>
              </w:rPr>
              <w:fldChar w:fldCharType="separate"/>
            </w:r>
            <w:r>
              <w:rPr>
                <w:noProof/>
                <w:webHidden/>
              </w:rPr>
              <w:t>6</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23" w:history="1">
            <w:r w:rsidRPr="008D6BC7">
              <w:rPr>
                <w:rStyle w:val="Hipervnculo"/>
                <w:noProof/>
              </w:rPr>
              <w:t>2.1.2</w:t>
            </w:r>
            <w:r>
              <w:rPr>
                <w:rFonts w:asciiTheme="minorHAnsi" w:eastAsiaTheme="minorEastAsia" w:hAnsiTheme="minorHAnsi"/>
                <w:noProof/>
                <w:sz w:val="22"/>
                <w:lang w:eastAsia="es-CO"/>
              </w:rPr>
              <w:tab/>
            </w:r>
            <w:r w:rsidRPr="008D6BC7">
              <w:rPr>
                <w:rStyle w:val="Hipervnculo"/>
                <w:noProof/>
              </w:rPr>
              <w:t>Bioimpedancia</w:t>
            </w:r>
            <w:r>
              <w:rPr>
                <w:noProof/>
                <w:webHidden/>
              </w:rPr>
              <w:tab/>
            </w:r>
            <w:r>
              <w:rPr>
                <w:noProof/>
                <w:webHidden/>
              </w:rPr>
              <w:fldChar w:fldCharType="begin"/>
            </w:r>
            <w:r>
              <w:rPr>
                <w:noProof/>
                <w:webHidden/>
              </w:rPr>
              <w:instrText xml:space="preserve"> PAGEREF _Toc514505423 \h </w:instrText>
            </w:r>
            <w:r>
              <w:rPr>
                <w:noProof/>
                <w:webHidden/>
              </w:rPr>
            </w:r>
            <w:r>
              <w:rPr>
                <w:noProof/>
                <w:webHidden/>
              </w:rPr>
              <w:fldChar w:fldCharType="separate"/>
            </w:r>
            <w:r>
              <w:rPr>
                <w:noProof/>
                <w:webHidden/>
              </w:rPr>
              <w:t>7</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24" w:history="1">
            <w:r w:rsidRPr="008D6BC7">
              <w:rPr>
                <w:rStyle w:val="Hipervnculo"/>
                <w:noProof/>
              </w:rPr>
              <w:t>2.2</w:t>
            </w:r>
            <w:r>
              <w:rPr>
                <w:rFonts w:asciiTheme="minorHAnsi" w:eastAsiaTheme="minorEastAsia" w:hAnsiTheme="minorHAnsi"/>
                <w:noProof/>
                <w:sz w:val="22"/>
                <w:lang w:eastAsia="es-CO"/>
              </w:rPr>
              <w:tab/>
            </w:r>
            <w:r w:rsidRPr="008D6BC7">
              <w:rPr>
                <w:rStyle w:val="Hipervnculo"/>
                <w:noProof/>
              </w:rPr>
              <w:t>El Electrobisturí</w:t>
            </w:r>
            <w:r>
              <w:rPr>
                <w:noProof/>
                <w:webHidden/>
              </w:rPr>
              <w:tab/>
            </w:r>
            <w:r>
              <w:rPr>
                <w:noProof/>
                <w:webHidden/>
              </w:rPr>
              <w:fldChar w:fldCharType="begin"/>
            </w:r>
            <w:r>
              <w:rPr>
                <w:noProof/>
                <w:webHidden/>
              </w:rPr>
              <w:instrText xml:space="preserve"> PAGEREF _Toc514505424 \h </w:instrText>
            </w:r>
            <w:r>
              <w:rPr>
                <w:noProof/>
                <w:webHidden/>
              </w:rPr>
            </w:r>
            <w:r>
              <w:rPr>
                <w:noProof/>
                <w:webHidden/>
              </w:rPr>
              <w:fldChar w:fldCharType="separate"/>
            </w:r>
            <w:r>
              <w:rPr>
                <w:noProof/>
                <w:webHidden/>
              </w:rPr>
              <w:t>8</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25" w:history="1">
            <w:r w:rsidRPr="008D6BC7">
              <w:rPr>
                <w:rStyle w:val="Hipervnculo"/>
                <w:noProof/>
              </w:rPr>
              <w:t>2.2.1</w:t>
            </w:r>
            <w:r>
              <w:rPr>
                <w:rFonts w:asciiTheme="minorHAnsi" w:eastAsiaTheme="minorEastAsia" w:hAnsiTheme="minorHAnsi"/>
                <w:noProof/>
                <w:sz w:val="22"/>
                <w:lang w:eastAsia="es-CO"/>
              </w:rPr>
              <w:tab/>
            </w:r>
            <w:r w:rsidRPr="008D6BC7">
              <w:rPr>
                <w:rStyle w:val="Hipervnculo"/>
                <w:noProof/>
              </w:rPr>
              <w:t>Funcionamiento Básico de un Electrobisturí</w:t>
            </w:r>
            <w:r>
              <w:rPr>
                <w:noProof/>
                <w:webHidden/>
              </w:rPr>
              <w:tab/>
            </w:r>
            <w:r>
              <w:rPr>
                <w:noProof/>
                <w:webHidden/>
              </w:rPr>
              <w:fldChar w:fldCharType="begin"/>
            </w:r>
            <w:r>
              <w:rPr>
                <w:noProof/>
                <w:webHidden/>
              </w:rPr>
              <w:instrText xml:space="preserve"> PAGEREF _Toc514505425 \h </w:instrText>
            </w:r>
            <w:r>
              <w:rPr>
                <w:noProof/>
                <w:webHidden/>
              </w:rPr>
            </w:r>
            <w:r>
              <w:rPr>
                <w:noProof/>
                <w:webHidden/>
              </w:rPr>
              <w:fldChar w:fldCharType="separate"/>
            </w:r>
            <w:r>
              <w:rPr>
                <w:noProof/>
                <w:webHidden/>
              </w:rPr>
              <w:t>10</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26" w:history="1">
            <w:r w:rsidRPr="008D6BC7">
              <w:rPr>
                <w:rStyle w:val="Hipervnculo"/>
                <w:noProof/>
              </w:rPr>
              <w:t>2.2.2</w:t>
            </w:r>
            <w:r>
              <w:rPr>
                <w:rFonts w:asciiTheme="minorHAnsi" w:eastAsiaTheme="minorEastAsia" w:hAnsiTheme="minorHAnsi"/>
                <w:noProof/>
                <w:sz w:val="22"/>
                <w:lang w:eastAsia="es-CO"/>
              </w:rPr>
              <w:tab/>
            </w:r>
            <w:r w:rsidRPr="008D6BC7">
              <w:rPr>
                <w:rStyle w:val="Hipervnculo"/>
                <w:noProof/>
              </w:rPr>
              <w:t>Modos de Trabajo</w:t>
            </w:r>
            <w:r>
              <w:rPr>
                <w:noProof/>
                <w:webHidden/>
              </w:rPr>
              <w:tab/>
            </w:r>
            <w:r>
              <w:rPr>
                <w:noProof/>
                <w:webHidden/>
              </w:rPr>
              <w:fldChar w:fldCharType="begin"/>
            </w:r>
            <w:r>
              <w:rPr>
                <w:noProof/>
                <w:webHidden/>
              </w:rPr>
              <w:instrText xml:space="preserve"> PAGEREF _Toc514505426 \h </w:instrText>
            </w:r>
            <w:r>
              <w:rPr>
                <w:noProof/>
                <w:webHidden/>
              </w:rPr>
            </w:r>
            <w:r>
              <w:rPr>
                <w:noProof/>
                <w:webHidden/>
              </w:rPr>
              <w:fldChar w:fldCharType="separate"/>
            </w:r>
            <w:r>
              <w:rPr>
                <w:noProof/>
                <w:webHidden/>
              </w:rPr>
              <w:t>10</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27" w:history="1">
            <w:r w:rsidRPr="008D6BC7">
              <w:rPr>
                <w:rStyle w:val="Hipervnculo"/>
                <w:noProof/>
              </w:rPr>
              <w:t>2.2.3</w:t>
            </w:r>
            <w:r>
              <w:rPr>
                <w:rFonts w:asciiTheme="minorHAnsi" w:eastAsiaTheme="minorEastAsia" w:hAnsiTheme="minorHAnsi"/>
                <w:noProof/>
                <w:sz w:val="22"/>
                <w:lang w:eastAsia="es-CO"/>
              </w:rPr>
              <w:tab/>
            </w:r>
            <w:r w:rsidRPr="008D6BC7">
              <w:rPr>
                <w:rStyle w:val="Hipervnculo"/>
                <w:noProof/>
              </w:rPr>
              <w:t>Aplicaciones</w:t>
            </w:r>
            <w:r>
              <w:rPr>
                <w:noProof/>
                <w:webHidden/>
              </w:rPr>
              <w:tab/>
            </w:r>
            <w:r>
              <w:rPr>
                <w:noProof/>
                <w:webHidden/>
              </w:rPr>
              <w:fldChar w:fldCharType="begin"/>
            </w:r>
            <w:r>
              <w:rPr>
                <w:noProof/>
                <w:webHidden/>
              </w:rPr>
              <w:instrText xml:space="preserve"> PAGEREF _Toc514505427 \h </w:instrText>
            </w:r>
            <w:r>
              <w:rPr>
                <w:noProof/>
                <w:webHidden/>
              </w:rPr>
            </w:r>
            <w:r>
              <w:rPr>
                <w:noProof/>
                <w:webHidden/>
              </w:rPr>
              <w:fldChar w:fldCharType="separate"/>
            </w:r>
            <w:r>
              <w:rPr>
                <w:noProof/>
                <w:webHidden/>
              </w:rPr>
              <w:t>12</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28" w:history="1">
            <w:r w:rsidRPr="008D6BC7">
              <w:rPr>
                <w:rStyle w:val="Hipervnculo"/>
                <w:noProof/>
              </w:rPr>
              <w:t>2.3</w:t>
            </w:r>
            <w:r>
              <w:rPr>
                <w:rFonts w:asciiTheme="minorHAnsi" w:eastAsiaTheme="minorEastAsia" w:hAnsiTheme="minorHAnsi"/>
                <w:noProof/>
                <w:sz w:val="22"/>
                <w:lang w:eastAsia="es-CO"/>
              </w:rPr>
              <w:tab/>
            </w:r>
            <w:r w:rsidRPr="008D6BC7">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05428 \h </w:instrText>
            </w:r>
            <w:r>
              <w:rPr>
                <w:noProof/>
                <w:webHidden/>
              </w:rPr>
            </w:r>
            <w:r>
              <w:rPr>
                <w:noProof/>
                <w:webHidden/>
              </w:rPr>
              <w:fldChar w:fldCharType="separate"/>
            </w:r>
            <w:r>
              <w:rPr>
                <w:noProof/>
                <w:webHidden/>
              </w:rPr>
              <w:t>14</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29" w:history="1">
            <w:r w:rsidRPr="008D6BC7">
              <w:rPr>
                <w:rStyle w:val="Hipervnculo"/>
                <w:noProof/>
              </w:rPr>
              <w:t>2.3.1</w:t>
            </w:r>
            <w:r>
              <w:rPr>
                <w:rFonts w:asciiTheme="minorHAnsi" w:eastAsiaTheme="minorEastAsia" w:hAnsiTheme="minorHAnsi"/>
                <w:noProof/>
                <w:sz w:val="22"/>
                <w:lang w:eastAsia="es-CO"/>
              </w:rPr>
              <w:tab/>
            </w:r>
            <w:r w:rsidRPr="008D6BC7">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05429 \h </w:instrText>
            </w:r>
            <w:r>
              <w:rPr>
                <w:noProof/>
                <w:webHidden/>
              </w:rPr>
            </w:r>
            <w:r>
              <w:rPr>
                <w:noProof/>
                <w:webHidden/>
              </w:rPr>
              <w:fldChar w:fldCharType="separate"/>
            </w:r>
            <w:r>
              <w:rPr>
                <w:noProof/>
                <w:webHidden/>
              </w:rPr>
              <w:t>14</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30" w:history="1">
            <w:r w:rsidRPr="008D6BC7">
              <w:rPr>
                <w:rStyle w:val="Hipervnculo"/>
                <w:noProof/>
              </w:rPr>
              <w:t>2.3.2</w:t>
            </w:r>
            <w:r>
              <w:rPr>
                <w:rFonts w:asciiTheme="minorHAnsi" w:eastAsiaTheme="minorEastAsia" w:hAnsiTheme="minorHAnsi"/>
                <w:noProof/>
                <w:sz w:val="22"/>
                <w:lang w:eastAsia="es-CO"/>
              </w:rPr>
              <w:tab/>
            </w:r>
            <w:r w:rsidRPr="008D6BC7">
              <w:rPr>
                <w:rStyle w:val="Hipervnculo"/>
                <w:noProof/>
              </w:rPr>
              <w:t>Normatividad</w:t>
            </w:r>
            <w:r>
              <w:rPr>
                <w:noProof/>
                <w:webHidden/>
              </w:rPr>
              <w:tab/>
            </w:r>
            <w:r>
              <w:rPr>
                <w:noProof/>
                <w:webHidden/>
              </w:rPr>
              <w:fldChar w:fldCharType="begin"/>
            </w:r>
            <w:r>
              <w:rPr>
                <w:noProof/>
                <w:webHidden/>
              </w:rPr>
              <w:instrText xml:space="preserve"> PAGEREF _Toc514505430 \h </w:instrText>
            </w:r>
            <w:r>
              <w:rPr>
                <w:noProof/>
                <w:webHidden/>
              </w:rPr>
            </w:r>
            <w:r>
              <w:rPr>
                <w:noProof/>
                <w:webHidden/>
              </w:rPr>
              <w:fldChar w:fldCharType="separate"/>
            </w:r>
            <w:r>
              <w:rPr>
                <w:noProof/>
                <w:webHidden/>
              </w:rPr>
              <w:t>15</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31" w:history="1">
            <w:r w:rsidRPr="008D6BC7">
              <w:rPr>
                <w:rStyle w:val="Hipervnculo"/>
                <w:noProof/>
                <w:specVanish/>
              </w:rPr>
              <w:t>2.3.3</w:t>
            </w:r>
            <w:r>
              <w:rPr>
                <w:rFonts w:asciiTheme="minorHAnsi" w:eastAsiaTheme="minorEastAsia" w:hAnsiTheme="minorHAnsi"/>
                <w:noProof/>
                <w:sz w:val="22"/>
                <w:lang w:eastAsia="es-CO"/>
              </w:rPr>
              <w:tab/>
            </w:r>
            <w:r w:rsidRPr="008D6BC7">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05431 \h </w:instrText>
            </w:r>
            <w:r>
              <w:rPr>
                <w:noProof/>
                <w:webHidden/>
              </w:rPr>
            </w:r>
            <w:r>
              <w:rPr>
                <w:noProof/>
                <w:webHidden/>
              </w:rPr>
              <w:fldChar w:fldCharType="separate"/>
            </w:r>
            <w:r>
              <w:rPr>
                <w:noProof/>
                <w:webHidden/>
              </w:rPr>
              <w:t>19</w:t>
            </w:r>
            <w:r>
              <w:rPr>
                <w:noProof/>
                <w:webHidden/>
              </w:rPr>
              <w:fldChar w:fldCharType="end"/>
            </w:r>
          </w:hyperlink>
        </w:p>
        <w:p w:rsidR="00E51A11" w:rsidRDefault="00E51A11">
          <w:pPr>
            <w:pStyle w:val="TDC1"/>
            <w:tabs>
              <w:tab w:val="left" w:pos="660"/>
              <w:tab w:val="right" w:leader="dot" w:pos="9350"/>
            </w:tabs>
            <w:rPr>
              <w:rFonts w:asciiTheme="minorHAnsi" w:eastAsiaTheme="minorEastAsia" w:hAnsiTheme="minorHAnsi"/>
              <w:noProof/>
              <w:sz w:val="22"/>
              <w:lang w:eastAsia="es-CO"/>
            </w:rPr>
          </w:pPr>
          <w:hyperlink w:anchor="_Toc514505432" w:history="1">
            <w:r w:rsidRPr="008D6BC7">
              <w:rPr>
                <w:rStyle w:val="Hipervnculo"/>
                <w:noProof/>
              </w:rPr>
              <w:t>3</w:t>
            </w:r>
            <w:r>
              <w:rPr>
                <w:rFonts w:asciiTheme="minorHAnsi" w:eastAsiaTheme="minorEastAsia" w:hAnsiTheme="minorHAnsi"/>
                <w:noProof/>
                <w:sz w:val="22"/>
                <w:lang w:eastAsia="es-CO"/>
              </w:rPr>
              <w:tab/>
            </w:r>
            <w:r w:rsidRPr="008D6BC7">
              <w:rPr>
                <w:rStyle w:val="Hipervnculo"/>
                <w:noProof/>
              </w:rPr>
              <w:t>Diseño de la unidad Electroquirúrgica</w:t>
            </w:r>
            <w:r>
              <w:rPr>
                <w:noProof/>
                <w:webHidden/>
              </w:rPr>
              <w:tab/>
            </w:r>
            <w:r>
              <w:rPr>
                <w:noProof/>
                <w:webHidden/>
              </w:rPr>
              <w:fldChar w:fldCharType="begin"/>
            </w:r>
            <w:r>
              <w:rPr>
                <w:noProof/>
                <w:webHidden/>
              </w:rPr>
              <w:instrText xml:space="preserve"> PAGEREF _Toc514505432 \h </w:instrText>
            </w:r>
            <w:r>
              <w:rPr>
                <w:noProof/>
                <w:webHidden/>
              </w:rPr>
            </w:r>
            <w:r>
              <w:rPr>
                <w:noProof/>
                <w:webHidden/>
              </w:rPr>
              <w:fldChar w:fldCharType="separate"/>
            </w:r>
            <w:r>
              <w:rPr>
                <w:noProof/>
                <w:webHidden/>
              </w:rPr>
              <w:t>20</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33" w:history="1">
            <w:r w:rsidRPr="008D6BC7">
              <w:rPr>
                <w:rStyle w:val="Hipervnculo"/>
                <w:noProof/>
              </w:rPr>
              <w:t>3.1</w:t>
            </w:r>
            <w:r>
              <w:rPr>
                <w:rFonts w:asciiTheme="minorHAnsi" w:eastAsiaTheme="minorEastAsia" w:hAnsiTheme="minorHAnsi"/>
                <w:noProof/>
                <w:sz w:val="22"/>
                <w:lang w:eastAsia="es-CO"/>
              </w:rPr>
              <w:tab/>
            </w:r>
            <w:r w:rsidRPr="008D6BC7">
              <w:rPr>
                <w:rStyle w:val="Hipervnculo"/>
                <w:noProof/>
              </w:rPr>
              <w:t>Criterio de Diseño</w:t>
            </w:r>
            <w:r>
              <w:rPr>
                <w:noProof/>
                <w:webHidden/>
              </w:rPr>
              <w:tab/>
            </w:r>
            <w:r>
              <w:rPr>
                <w:noProof/>
                <w:webHidden/>
              </w:rPr>
              <w:fldChar w:fldCharType="begin"/>
            </w:r>
            <w:r>
              <w:rPr>
                <w:noProof/>
                <w:webHidden/>
              </w:rPr>
              <w:instrText xml:space="preserve"> PAGEREF _Toc514505433 \h </w:instrText>
            </w:r>
            <w:r>
              <w:rPr>
                <w:noProof/>
                <w:webHidden/>
              </w:rPr>
            </w:r>
            <w:r>
              <w:rPr>
                <w:noProof/>
                <w:webHidden/>
              </w:rPr>
              <w:fldChar w:fldCharType="separate"/>
            </w:r>
            <w:r>
              <w:rPr>
                <w:noProof/>
                <w:webHidden/>
              </w:rPr>
              <w:t>20</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34" w:history="1">
            <w:r w:rsidRPr="008D6BC7">
              <w:rPr>
                <w:rStyle w:val="Hipervnculo"/>
                <w:noProof/>
              </w:rPr>
              <w:t>3.2</w:t>
            </w:r>
            <w:r>
              <w:rPr>
                <w:rFonts w:asciiTheme="minorHAnsi" w:eastAsiaTheme="minorEastAsia" w:hAnsiTheme="minorHAnsi"/>
                <w:noProof/>
                <w:sz w:val="22"/>
                <w:lang w:eastAsia="es-CO"/>
              </w:rPr>
              <w:tab/>
            </w:r>
            <w:r w:rsidRPr="008D6BC7">
              <w:rPr>
                <w:rStyle w:val="Hipervnculo"/>
                <w:noProof/>
              </w:rPr>
              <w:t>Diagrama de Bloques</w:t>
            </w:r>
            <w:r>
              <w:rPr>
                <w:noProof/>
                <w:webHidden/>
              </w:rPr>
              <w:tab/>
            </w:r>
            <w:r>
              <w:rPr>
                <w:noProof/>
                <w:webHidden/>
              </w:rPr>
              <w:fldChar w:fldCharType="begin"/>
            </w:r>
            <w:r>
              <w:rPr>
                <w:noProof/>
                <w:webHidden/>
              </w:rPr>
              <w:instrText xml:space="preserve"> PAGEREF _Toc514505434 \h </w:instrText>
            </w:r>
            <w:r>
              <w:rPr>
                <w:noProof/>
                <w:webHidden/>
              </w:rPr>
            </w:r>
            <w:r>
              <w:rPr>
                <w:noProof/>
                <w:webHidden/>
              </w:rPr>
              <w:fldChar w:fldCharType="separate"/>
            </w:r>
            <w:r>
              <w:rPr>
                <w:noProof/>
                <w:webHidden/>
              </w:rPr>
              <w:t>21</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35" w:history="1">
            <w:r w:rsidRPr="008D6BC7">
              <w:rPr>
                <w:rStyle w:val="Hipervnculo"/>
                <w:noProof/>
              </w:rPr>
              <w:t>3.3</w:t>
            </w:r>
            <w:r>
              <w:rPr>
                <w:rFonts w:asciiTheme="minorHAnsi" w:eastAsiaTheme="minorEastAsia" w:hAnsiTheme="minorHAnsi"/>
                <w:noProof/>
                <w:sz w:val="22"/>
                <w:lang w:eastAsia="es-CO"/>
              </w:rPr>
              <w:tab/>
            </w:r>
            <w:r w:rsidRPr="008D6BC7">
              <w:rPr>
                <w:rStyle w:val="Hipervnculo"/>
                <w:noProof/>
              </w:rPr>
              <w:t>Diseño de Módulos Principales</w:t>
            </w:r>
            <w:r>
              <w:rPr>
                <w:noProof/>
                <w:webHidden/>
              </w:rPr>
              <w:tab/>
            </w:r>
            <w:r>
              <w:rPr>
                <w:noProof/>
                <w:webHidden/>
              </w:rPr>
              <w:fldChar w:fldCharType="begin"/>
            </w:r>
            <w:r>
              <w:rPr>
                <w:noProof/>
                <w:webHidden/>
              </w:rPr>
              <w:instrText xml:space="preserve"> PAGEREF _Toc514505435 \h </w:instrText>
            </w:r>
            <w:r>
              <w:rPr>
                <w:noProof/>
                <w:webHidden/>
              </w:rPr>
            </w:r>
            <w:r>
              <w:rPr>
                <w:noProof/>
                <w:webHidden/>
              </w:rPr>
              <w:fldChar w:fldCharType="separate"/>
            </w:r>
            <w:r>
              <w:rPr>
                <w:noProof/>
                <w:webHidden/>
              </w:rPr>
              <w:t>22</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36" w:history="1">
            <w:r w:rsidRPr="008D6BC7">
              <w:rPr>
                <w:rStyle w:val="Hipervnculo"/>
                <w:noProof/>
                <w:lang w:eastAsia="es-CO"/>
              </w:rPr>
              <w:t>3.3.1</w:t>
            </w:r>
            <w:r>
              <w:rPr>
                <w:rFonts w:asciiTheme="minorHAnsi" w:eastAsiaTheme="minorEastAsia" w:hAnsiTheme="minorHAnsi"/>
                <w:noProof/>
                <w:sz w:val="22"/>
                <w:lang w:eastAsia="es-CO"/>
              </w:rPr>
              <w:tab/>
            </w:r>
            <w:r w:rsidRPr="008D6BC7">
              <w:rPr>
                <w:rStyle w:val="Hipervnculo"/>
                <w:noProof/>
              </w:rPr>
              <w:t>Control lógico principal</w:t>
            </w:r>
            <w:r>
              <w:rPr>
                <w:noProof/>
                <w:webHidden/>
              </w:rPr>
              <w:tab/>
            </w:r>
            <w:r>
              <w:rPr>
                <w:noProof/>
                <w:webHidden/>
              </w:rPr>
              <w:fldChar w:fldCharType="begin"/>
            </w:r>
            <w:r>
              <w:rPr>
                <w:noProof/>
                <w:webHidden/>
              </w:rPr>
              <w:instrText xml:space="preserve"> PAGEREF _Toc514505436 \h </w:instrText>
            </w:r>
            <w:r>
              <w:rPr>
                <w:noProof/>
                <w:webHidden/>
              </w:rPr>
            </w:r>
            <w:r>
              <w:rPr>
                <w:noProof/>
                <w:webHidden/>
              </w:rPr>
              <w:fldChar w:fldCharType="separate"/>
            </w:r>
            <w:r>
              <w:rPr>
                <w:noProof/>
                <w:webHidden/>
              </w:rPr>
              <w:t>27</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37" w:history="1">
            <w:r w:rsidRPr="008D6BC7">
              <w:rPr>
                <w:rStyle w:val="Hipervnculo"/>
                <w:noProof/>
              </w:rPr>
              <w:t>3.3.2</w:t>
            </w:r>
            <w:r>
              <w:rPr>
                <w:rFonts w:asciiTheme="minorHAnsi" w:eastAsiaTheme="minorEastAsia" w:hAnsiTheme="minorHAnsi"/>
                <w:noProof/>
                <w:sz w:val="22"/>
                <w:lang w:eastAsia="es-CO"/>
              </w:rPr>
              <w:tab/>
            </w:r>
            <w:r w:rsidRPr="008D6BC7">
              <w:rPr>
                <w:rStyle w:val="Hipervnculo"/>
                <w:noProof/>
              </w:rPr>
              <w:t>Bioimpedanciometro.</w:t>
            </w:r>
            <w:r>
              <w:rPr>
                <w:noProof/>
                <w:webHidden/>
              </w:rPr>
              <w:tab/>
            </w:r>
            <w:r>
              <w:rPr>
                <w:noProof/>
                <w:webHidden/>
              </w:rPr>
              <w:fldChar w:fldCharType="begin"/>
            </w:r>
            <w:r>
              <w:rPr>
                <w:noProof/>
                <w:webHidden/>
              </w:rPr>
              <w:instrText xml:space="preserve"> PAGEREF _Toc514505437 \h </w:instrText>
            </w:r>
            <w:r>
              <w:rPr>
                <w:noProof/>
                <w:webHidden/>
              </w:rPr>
            </w:r>
            <w:r>
              <w:rPr>
                <w:noProof/>
                <w:webHidden/>
              </w:rPr>
              <w:fldChar w:fldCharType="separate"/>
            </w:r>
            <w:r>
              <w:rPr>
                <w:noProof/>
                <w:webHidden/>
              </w:rPr>
              <w:t>28</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38" w:history="1">
            <w:r w:rsidRPr="008D6BC7">
              <w:rPr>
                <w:rStyle w:val="Hipervnculo"/>
                <w:noProof/>
              </w:rPr>
              <w:t>3.3.3</w:t>
            </w:r>
            <w:r>
              <w:rPr>
                <w:rFonts w:asciiTheme="minorHAnsi" w:eastAsiaTheme="minorEastAsia" w:hAnsiTheme="minorHAnsi"/>
                <w:noProof/>
                <w:sz w:val="22"/>
                <w:lang w:eastAsia="es-CO"/>
              </w:rPr>
              <w:tab/>
            </w:r>
            <w:r w:rsidRPr="008D6BC7">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05438 \h </w:instrText>
            </w:r>
            <w:r>
              <w:rPr>
                <w:noProof/>
                <w:webHidden/>
              </w:rPr>
            </w:r>
            <w:r>
              <w:rPr>
                <w:noProof/>
                <w:webHidden/>
              </w:rPr>
              <w:fldChar w:fldCharType="separate"/>
            </w:r>
            <w:r>
              <w:rPr>
                <w:noProof/>
                <w:webHidden/>
              </w:rPr>
              <w:t>36</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39" w:history="1">
            <w:r w:rsidRPr="008D6BC7">
              <w:rPr>
                <w:rStyle w:val="Hipervnculo"/>
                <w:noProof/>
              </w:rPr>
              <w:t>3.3.4</w:t>
            </w:r>
            <w:r>
              <w:rPr>
                <w:rFonts w:asciiTheme="minorHAnsi" w:eastAsiaTheme="minorEastAsia" w:hAnsiTheme="minorHAnsi"/>
                <w:noProof/>
                <w:sz w:val="22"/>
                <w:lang w:eastAsia="es-CO"/>
              </w:rPr>
              <w:tab/>
            </w:r>
            <w:r w:rsidRPr="008D6BC7">
              <w:rPr>
                <w:rStyle w:val="Hipervnculo"/>
                <w:noProof/>
              </w:rPr>
              <w:t>Amplificador de Potencia</w:t>
            </w:r>
            <w:r>
              <w:rPr>
                <w:noProof/>
                <w:webHidden/>
              </w:rPr>
              <w:tab/>
            </w:r>
            <w:r>
              <w:rPr>
                <w:noProof/>
                <w:webHidden/>
              </w:rPr>
              <w:fldChar w:fldCharType="begin"/>
            </w:r>
            <w:r>
              <w:rPr>
                <w:noProof/>
                <w:webHidden/>
              </w:rPr>
              <w:instrText xml:space="preserve"> PAGEREF _Toc514505439 \h </w:instrText>
            </w:r>
            <w:r>
              <w:rPr>
                <w:noProof/>
                <w:webHidden/>
              </w:rPr>
            </w:r>
            <w:r>
              <w:rPr>
                <w:noProof/>
                <w:webHidden/>
              </w:rPr>
              <w:fldChar w:fldCharType="separate"/>
            </w:r>
            <w:r>
              <w:rPr>
                <w:noProof/>
                <w:webHidden/>
              </w:rPr>
              <w:t>38</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40" w:history="1">
            <w:r w:rsidRPr="008D6BC7">
              <w:rPr>
                <w:rStyle w:val="Hipervnculo"/>
                <w:noProof/>
              </w:rPr>
              <w:t>3.3.5</w:t>
            </w:r>
            <w:r>
              <w:rPr>
                <w:rFonts w:asciiTheme="minorHAnsi" w:eastAsiaTheme="minorEastAsia" w:hAnsiTheme="minorHAnsi"/>
                <w:noProof/>
                <w:sz w:val="22"/>
                <w:lang w:eastAsia="es-CO"/>
              </w:rPr>
              <w:tab/>
            </w:r>
            <w:r w:rsidRPr="008D6BC7">
              <w:rPr>
                <w:rStyle w:val="Hipervnculo"/>
                <w:noProof/>
              </w:rPr>
              <w:t>Generador de Ondas</w:t>
            </w:r>
            <w:r>
              <w:rPr>
                <w:noProof/>
                <w:webHidden/>
              </w:rPr>
              <w:tab/>
            </w:r>
            <w:r>
              <w:rPr>
                <w:noProof/>
                <w:webHidden/>
              </w:rPr>
              <w:fldChar w:fldCharType="begin"/>
            </w:r>
            <w:r>
              <w:rPr>
                <w:noProof/>
                <w:webHidden/>
              </w:rPr>
              <w:instrText xml:space="preserve"> PAGEREF _Toc514505440 \h </w:instrText>
            </w:r>
            <w:r>
              <w:rPr>
                <w:noProof/>
                <w:webHidden/>
              </w:rPr>
            </w:r>
            <w:r>
              <w:rPr>
                <w:noProof/>
                <w:webHidden/>
              </w:rPr>
              <w:fldChar w:fldCharType="separate"/>
            </w:r>
            <w:r>
              <w:rPr>
                <w:noProof/>
                <w:webHidden/>
              </w:rPr>
              <w:t>43</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41" w:history="1">
            <w:r w:rsidRPr="008D6BC7">
              <w:rPr>
                <w:rStyle w:val="Hipervnculo"/>
                <w:noProof/>
              </w:rPr>
              <w:t>3.3.6</w:t>
            </w:r>
            <w:r>
              <w:rPr>
                <w:rFonts w:asciiTheme="minorHAnsi" w:eastAsiaTheme="minorEastAsia" w:hAnsiTheme="minorHAnsi"/>
                <w:noProof/>
                <w:sz w:val="22"/>
                <w:lang w:eastAsia="es-CO"/>
              </w:rPr>
              <w:tab/>
            </w:r>
            <w:r w:rsidRPr="008D6BC7">
              <w:rPr>
                <w:rStyle w:val="Hipervnculo"/>
                <w:noProof/>
              </w:rPr>
              <w:t>Control de Potencia</w:t>
            </w:r>
            <w:r>
              <w:rPr>
                <w:noProof/>
                <w:webHidden/>
              </w:rPr>
              <w:tab/>
            </w:r>
            <w:r>
              <w:rPr>
                <w:noProof/>
                <w:webHidden/>
              </w:rPr>
              <w:fldChar w:fldCharType="begin"/>
            </w:r>
            <w:r>
              <w:rPr>
                <w:noProof/>
                <w:webHidden/>
              </w:rPr>
              <w:instrText xml:space="preserve"> PAGEREF _Toc514505441 \h </w:instrText>
            </w:r>
            <w:r>
              <w:rPr>
                <w:noProof/>
                <w:webHidden/>
              </w:rPr>
            </w:r>
            <w:r>
              <w:rPr>
                <w:noProof/>
                <w:webHidden/>
              </w:rPr>
              <w:fldChar w:fldCharType="separate"/>
            </w:r>
            <w:r>
              <w:rPr>
                <w:noProof/>
                <w:webHidden/>
              </w:rPr>
              <w:t>63</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42" w:history="1">
            <w:r w:rsidRPr="008D6BC7">
              <w:rPr>
                <w:rStyle w:val="Hipervnculo"/>
                <w:noProof/>
              </w:rPr>
              <w:t>3.3.7</w:t>
            </w:r>
            <w:r>
              <w:rPr>
                <w:rFonts w:asciiTheme="minorHAnsi" w:eastAsiaTheme="minorEastAsia" w:hAnsiTheme="minorHAnsi"/>
                <w:noProof/>
                <w:sz w:val="22"/>
                <w:lang w:eastAsia="es-CO"/>
              </w:rPr>
              <w:tab/>
            </w:r>
            <w:r w:rsidRPr="008D6BC7">
              <w:rPr>
                <w:rStyle w:val="Hipervnculo"/>
                <w:noProof/>
              </w:rPr>
              <w:t>Alimentación</w:t>
            </w:r>
            <w:r>
              <w:rPr>
                <w:noProof/>
                <w:webHidden/>
              </w:rPr>
              <w:tab/>
            </w:r>
            <w:r>
              <w:rPr>
                <w:noProof/>
                <w:webHidden/>
              </w:rPr>
              <w:fldChar w:fldCharType="begin"/>
            </w:r>
            <w:r>
              <w:rPr>
                <w:noProof/>
                <w:webHidden/>
              </w:rPr>
              <w:instrText xml:space="preserve"> PAGEREF _Toc514505442 \h </w:instrText>
            </w:r>
            <w:r>
              <w:rPr>
                <w:noProof/>
                <w:webHidden/>
              </w:rPr>
            </w:r>
            <w:r>
              <w:rPr>
                <w:noProof/>
                <w:webHidden/>
              </w:rPr>
              <w:fldChar w:fldCharType="separate"/>
            </w:r>
            <w:r>
              <w:rPr>
                <w:noProof/>
                <w:webHidden/>
              </w:rPr>
              <w:t>68</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43" w:history="1">
            <w:r w:rsidRPr="008D6BC7">
              <w:rPr>
                <w:rStyle w:val="Hipervnculo"/>
                <w:noProof/>
              </w:rPr>
              <w:t>3.4</w:t>
            </w:r>
            <w:r>
              <w:rPr>
                <w:rFonts w:asciiTheme="minorHAnsi" w:eastAsiaTheme="minorEastAsia" w:hAnsiTheme="minorHAnsi"/>
                <w:noProof/>
                <w:sz w:val="22"/>
                <w:lang w:eastAsia="es-CO"/>
              </w:rPr>
              <w:tab/>
            </w:r>
            <w:r w:rsidRPr="008D6BC7">
              <w:rPr>
                <w:rStyle w:val="Hipervnculo"/>
                <w:noProof/>
              </w:rPr>
              <w:t>Funcionamiento del electrobisturí</w:t>
            </w:r>
            <w:r>
              <w:rPr>
                <w:noProof/>
                <w:webHidden/>
              </w:rPr>
              <w:tab/>
            </w:r>
            <w:r>
              <w:rPr>
                <w:noProof/>
                <w:webHidden/>
              </w:rPr>
              <w:fldChar w:fldCharType="begin"/>
            </w:r>
            <w:r>
              <w:rPr>
                <w:noProof/>
                <w:webHidden/>
              </w:rPr>
              <w:instrText xml:space="preserve"> PAGEREF _Toc514505443 \h </w:instrText>
            </w:r>
            <w:r>
              <w:rPr>
                <w:noProof/>
                <w:webHidden/>
              </w:rPr>
            </w:r>
            <w:r>
              <w:rPr>
                <w:noProof/>
                <w:webHidden/>
              </w:rPr>
              <w:fldChar w:fldCharType="separate"/>
            </w:r>
            <w:r>
              <w:rPr>
                <w:noProof/>
                <w:webHidden/>
              </w:rPr>
              <w:t>69</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44" w:history="1">
            <w:r w:rsidRPr="008D6BC7">
              <w:rPr>
                <w:rStyle w:val="Hipervnculo"/>
                <w:noProof/>
              </w:rPr>
              <w:t>3.5</w:t>
            </w:r>
            <w:r>
              <w:rPr>
                <w:rFonts w:asciiTheme="minorHAnsi" w:eastAsiaTheme="minorEastAsia" w:hAnsiTheme="minorHAnsi"/>
                <w:noProof/>
                <w:sz w:val="22"/>
                <w:lang w:eastAsia="es-CO"/>
              </w:rPr>
              <w:tab/>
            </w:r>
            <w:r w:rsidRPr="008D6BC7">
              <w:rPr>
                <w:rStyle w:val="Hipervnculo"/>
                <w:noProof/>
              </w:rPr>
              <w:t>Diseño industrial del equipo.</w:t>
            </w:r>
            <w:r>
              <w:rPr>
                <w:noProof/>
                <w:webHidden/>
              </w:rPr>
              <w:tab/>
            </w:r>
            <w:r>
              <w:rPr>
                <w:noProof/>
                <w:webHidden/>
              </w:rPr>
              <w:fldChar w:fldCharType="begin"/>
            </w:r>
            <w:r>
              <w:rPr>
                <w:noProof/>
                <w:webHidden/>
              </w:rPr>
              <w:instrText xml:space="preserve"> PAGEREF _Toc514505444 \h </w:instrText>
            </w:r>
            <w:r>
              <w:rPr>
                <w:noProof/>
                <w:webHidden/>
              </w:rPr>
            </w:r>
            <w:r>
              <w:rPr>
                <w:noProof/>
                <w:webHidden/>
              </w:rPr>
              <w:fldChar w:fldCharType="separate"/>
            </w:r>
            <w:r>
              <w:rPr>
                <w:noProof/>
                <w:webHidden/>
              </w:rPr>
              <w:t>71</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45" w:history="1">
            <w:r w:rsidRPr="008D6BC7">
              <w:rPr>
                <w:rStyle w:val="Hipervnculo"/>
                <w:noProof/>
              </w:rPr>
              <w:t>3.5.1</w:t>
            </w:r>
            <w:r>
              <w:rPr>
                <w:rFonts w:asciiTheme="minorHAnsi" w:eastAsiaTheme="minorEastAsia" w:hAnsiTheme="minorHAnsi"/>
                <w:noProof/>
                <w:sz w:val="22"/>
                <w:lang w:eastAsia="es-CO"/>
              </w:rPr>
              <w:tab/>
            </w:r>
            <w:r w:rsidRPr="008D6BC7">
              <w:rPr>
                <w:rStyle w:val="Hipervnculo"/>
                <w:noProof/>
              </w:rPr>
              <w:t>Diseño de interfaz del usuario</w:t>
            </w:r>
            <w:r>
              <w:rPr>
                <w:noProof/>
                <w:webHidden/>
              </w:rPr>
              <w:tab/>
            </w:r>
            <w:r>
              <w:rPr>
                <w:noProof/>
                <w:webHidden/>
              </w:rPr>
              <w:fldChar w:fldCharType="begin"/>
            </w:r>
            <w:r>
              <w:rPr>
                <w:noProof/>
                <w:webHidden/>
              </w:rPr>
              <w:instrText xml:space="preserve"> PAGEREF _Toc514505445 \h </w:instrText>
            </w:r>
            <w:r>
              <w:rPr>
                <w:noProof/>
                <w:webHidden/>
              </w:rPr>
            </w:r>
            <w:r>
              <w:rPr>
                <w:noProof/>
                <w:webHidden/>
              </w:rPr>
              <w:fldChar w:fldCharType="separate"/>
            </w:r>
            <w:r>
              <w:rPr>
                <w:noProof/>
                <w:webHidden/>
              </w:rPr>
              <w:t>72</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46" w:history="1">
            <w:r w:rsidRPr="008D6BC7">
              <w:rPr>
                <w:rStyle w:val="Hipervnculo"/>
                <w:noProof/>
              </w:rPr>
              <w:t>3.5.2</w:t>
            </w:r>
            <w:r>
              <w:rPr>
                <w:rFonts w:asciiTheme="minorHAnsi" w:eastAsiaTheme="minorEastAsia" w:hAnsiTheme="minorHAnsi"/>
                <w:noProof/>
                <w:sz w:val="22"/>
                <w:lang w:eastAsia="es-CO"/>
              </w:rPr>
              <w:tab/>
            </w:r>
            <w:r w:rsidRPr="008D6BC7">
              <w:rPr>
                <w:rStyle w:val="Hipervnculo"/>
                <w:noProof/>
              </w:rPr>
              <w:t>Diseño de Carcasa</w:t>
            </w:r>
            <w:r>
              <w:rPr>
                <w:noProof/>
                <w:webHidden/>
              </w:rPr>
              <w:tab/>
            </w:r>
            <w:r>
              <w:rPr>
                <w:noProof/>
                <w:webHidden/>
              </w:rPr>
              <w:fldChar w:fldCharType="begin"/>
            </w:r>
            <w:r>
              <w:rPr>
                <w:noProof/>
                <w:webHidden/>
              </w:rPr>
              <w:instrText xml:space="preserve"> PAGEREF _Toc514505446 \h </w:instrText>
            </w:r>
            <w:r>
              <w:rPr>
                <w:noProof/>
                <w:webHidden/>
              </w:rPr>
            </w:r>
            <w:r>
              <w:rPr>
                <w:noProof/>
                <w:webHidden/>
              </w:rPr>
              <w:fldChar w:fldCharType="separate"/>
            </w:r>
            <w:r>
              <w:rPr>
                <w:noProof/>
                <w:webHidden/>
              </w:rPr>
              <w:t>74</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47" w:history="1">
            <w:r w:rsidRPr="008D6BC7">
              <w:rPr>
                <w:rStyle w:val="Hipervnculo"/>
                <w:noProof/>
              </w:rPr>
              <w:t>3.5.3</w:t>
            </w:r>
            <w:r>
              <w:rPr>
                <w:rFonts w:asciiTheme="minorHAnsi" w:eastAsiaTheme="minorEastAsia" w:hAnsiTheme="minorHAnsi"/>
                <w:noProof/>
                <w:sz w:val="22"/>
                <w:lang w:eastAsia="es-CO"/>
              </w:rPr>
              <w:tab/>
            </w:r>
            <w:r w:rsidRPr="008D6BC7">
              <w:rPr>
                <w:rStyle w:val="Hipervnculo"/>
                <w:noProof/>
              </w:rPr>
              <w:t>Accesorios</w:t>
            </w:r>
            <w:r>
              <w:rPr>
                <w:noProof/>
                <w:webHidden/>
              </w:rPr>
              <w:tab/>
            </w:r>
            <w:r>
              <w:rPr>
                <w:noProof/>
                <w:webHidden/>
              </w:rPr>
              <w:fldChar w:fldCharType="begin"/>
            </w:r>
            <w:r>
              <w:rPr>
                <w:noProof/>
                <w:webHidden/>
              </w:rPr>
              <w:instrText xml:space="preserve"> PAGEREF _Toc514505447 \h </w:instrText>
            </w:r>
            <w:r>
              <w:rPr>
                <w:noProof/>
                <w:webHidden/>
              </w:rPr>
            </w:r>
            <w:r>
              <w:rPr>
                <w:noProof/>
                <w:webHidden/>
              </w:rPr>
              <w:fldChar w:fldCharType="separate"/>
            </w:r>
            <w:r>
              <w:rPr>
                <w:noProof/>
                <w:webHidden/>
              </w:rPr>
              <w:t>76</w:t>
            </w:r>
            <w:r>
              <w:rPr>
                <w:noProof/>
                <w:webHidden/>
              </w:rPr>
              <w:fldChar w:fldCharType="end"/>
            </w:r>
          </w:hyperlink>
        </w:p>
        <w:p w:rsidR="00E51A11" w:rsidRDefault="00E51A11">
          <w:pPr>
            <w:pStyle w:val="TDC1"/>
            <w:tabs>
              <w:tab w:val="left" w:pos="660"/>
              <w:tab w:val="right" w:leader="dot" w:pos="9350"/>
            </w:tabs>
            <w:rPr>
              <w:rFonts w:asciiTheme="minorHAnsi" w:eastAsiaTheme="minorEastAsia" w:hAnsiTheme="minorHAnsi"/>
              <w:noProof/>
              <w:sz w:val="22"/>
              <w:lang w:eastAsia="es-CO"/>
            </w:rPr>
          </w:pPr>
          <w:hyperlink w:anchor="_Toc514505448" w:history="1">
            <w:r w:rsidRPr="008D6BC7">
              <w:rPr>
                <w:rStyle w:val="Hipervnculo"/>
                <w:noProof/>
              </w:rPr>
              <w:t>4</w:t>
            </w:r>
            <w:r>
              <w:rPr>
                <w:rFonts w:asciiTheme="minorHAnsi" w:eastAsiaTheme="minorEastAsia" w:hAnsiTheme="minorHAnsi"/>
                <w:noProof/>
                <w:sz w:val="22"/>
                <w:lang w:eastAsia="es-CO"/>
              </w:rPr>
              <w:tab/>
            </w:r>
            <w:r w:rsidRPr="008D6BC7">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05448 \h </w:instrText>
            </w:r>
            <w:r>
              <w:rPr>
                <w:noProof/>
                <w:webHidden/>
              </w:rPr>
            </w:r>
            <w:r>
              <w:rPr>
                <w:noProof/>
                <w:webHidden/>
              </w:rPr>
              <w:fldChar w:fldCharType="separate"/>
            </w:r>
            <w:r>
              <w:rPr>
                <w:noProof/>
                <w:webHidden/>
              </w:rPr>
              <w:t>77</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49" w:history="1">
            <w:r w:rsidRPr="008D6BC7">
              <w:rPr>
                <w:rStyle w:val="Hipervnculo"/>
                <w:noProof/>
              </w:rPr>
              <w:t>4.1</w:t>
            </w:r>
            <w:r>
              <w:rPr>
                <w:rFonts w:asciiTheme="minorHAnsi" w:eastAsiaTheme="minorEastAsia" w:hAnsiTheme="minorHAnsi"/>
                <w:noProof/>
                <w:sz w:val="22"/>
                <w:lang w:eastAsia="es-CO"/>
              </w:rPr>
              <w:tab/>
            </w:r>
            <w:r w:rsidRPr="008D6BC7">
              <w:rPr>
                <w:rStyle w:val="Hipervnculo"/>
                <w:noProof/>
              </w:rPr>
              <w:t>Pruebas de control de Potencia</w:t>
            </w:r>
            <w:r>
              <w:rPr>
                <w:noProof/>
                <w:webHidden/>
              </w:rPr>
              <w:tab/>
            </w:r>
            <w:r>
              <w:rPr>
                <w:noProof/>
                <w:webHidden/>
              </w:rPr>
              <w:fldChar w:fldCharType="begin"/>
            </w:r>
            <w:r>
              <w:rPr>
                <w:noProof/>
                <w:webHidden/>
              </w:rPr>
              <w:instrText xml:space="preserve"> PAGEREF _Toc514505449 \h </w:instrText>
            </w:r>
            <w:r>
              <w:rPr>
                <w:noProof/>
                <w:webHidden/>
              </w:rPr>
            </w:r>
            <w:r>
              <w:rPr>
                <w:noProof/>
                <w:webHidden/>
              </w:rPr>
              <w:fldChar w:fldCharType="separate"/>
            </w:r>
            <w:r>
              <w:rPr>
                <w:noProof/>
                <w:webHidden/>
              </w:rPr>
              <w:t>78</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50" w:history="1">
            <w:r w:rsidRPr="008D6BC7">
              <w:rPr>
                <w:rStyle w:val="Hipervnculo"/>
                <w:noProof/>
              </w:rPr>
              <w:t>4.2</w:t>
            </w:r>
            <w:r>
              <w:rPr>
                <w:rFonts w:asciiTheme="minorHAnsi" w:eastAsiaTheme="minorEastAsia" w:hAnsiTheme="minorHAnsi"/>
                <w:noProof/>
                <w:sz w:val="22"/>
                <w:lang w:eastAsia="es-CO"/>
              </w:rPr>
              <w:tab/>
            </w:r>
            <w:r w:rsidRPr="008D6BC7">
              <w:rPr>
                <w:rStyle w:val="Hipervnculo"/>
                <w:noProof/>
              </w:rPr>
              <w:t>Prueba de generador de señales</w:t>
            </w:r>
            <w:r>
              <w:rPr>
                <w:noProof/>
                <w:webHidden/>
              </w:rPr>
              <w:tab/>
            </w:r>
            <w:r>
              <w:rPr>
                <w:noProof/>
                <w:webHidden/>
              </w:rPr>
              <w:fldChar w:fldCharType="begin"/>
            </w:r>
            <w:r>
              <w:rPr>
                <w:noProof/>
                <w:webHidden/>
              </w:rPr>
              <w:instrText xml:space="preserve"> PAGEREF _Toc514505450 \h </w:instrText>
            </w:r>
            <w:r>
              <w:rPr>
                <w:noProof/>
                <w:webHidden/>
              </w:rPr>
            </w:r>
            <w:r>
              <w:rPr>
                <w:noProof/>
                <w:webHidden/>
              </w:rPr>
              <w:fldChar w:fldCharType="separate"/>
            </w:r>
            <w:r>
              <w:rPr>
                <w:noProof/>
                <w:webHidden/>
              </w:rPr>
              <w:t>83</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51" w:history="1">
            <w:r w:rsidRPr="008D6BC7">
              <w:rPr>
                <w:rStyle w:val="Hipervnculo"/>
                <w:noProof/>
              </w:rPr>
              <w:t>4.2.1</w:t>
            </w:r>
            <w:r>
              <w:rPr>
                <w:rFonts w:asciiTheme="minorHAnsi" w:eastAsiaTheme="minorEastAsia" w:hAnsiTheme="minorHAnsi"/>
                <w:noProof/>
                <w:sz w:val="22"/>
                <w:lang w:eastAsia="es-CO"/>
              </w:rPr>
              <w:tab/>
            </w:r>
            <w:r w:rsidRPr="008D6BC7">
              <w:rPr>
                <w:rStyle w:val="Hipervnculo"/>
                <w:noProof/>
              </w:rPr>
              <w:t>FORMAS DE ONDA ELECTRICA</w:t>
            </w:r>
            <w:r>
              <w:rPr>
                <w:noProof/>
                <w:webHidden/>
              </w:rPr>
              <w:tab/>
            </w:r>
            <w:r>
              <w:rPr>
                <w:noProof/>
                <w:webHidden/>
              </w:rPr>
              <w:fldChar w:fldCharType="begin"/>
            </w:r>
            <w:r>
              <w:rPr>
                <w:noProof/>
                <w:webHidden/>
              </w:rPr>
              <w:instrText xml:space="preserve"> PAGEREF _Toc514505451 \h </w:instrText>
            </w:r>
            <w:r>
              <w:rPr>
                <w:noProof/>
                <w:webHidden/>
              </w:rPr>
            </w:r>
            <w:r>
              <w:rPr>
                <w:noProof/>
                <w:webHidden/>
              </w:rPr>
              <w:fldChar w:fldCharType="separate"/>
            </w:r>
            <w:r>
              <w:rPr>
                <w:noProof/>
                <w:webHidden/>
              </w:rPr>
              <w:t>84</w:t>
            </w:r>
            <w:r>
              <w:rPr>
                <w:noProof/>
                <w:webHidden/>
              </w:rPr>
              <w:fldChar w:fldCharType="end"/>
            </w:r>
          </w:hyperlink>
        </w:p>
        <w:p w:rsidR="00E51A11" w:rsidRDefault="00E51A11">
          <w:pPr>
            <w:pStyle w:val="TDC3"/>
            <w:tabs>
              <w:tab w:val="left" w:pos="1540"/>
              <w:tab w:val="right" w:leader="dot" w:pos="9350"/>
            </w:tabs>
            <w:rPr>
              <w:rFonts w:asciiTheme="minorHAnsi" w:eastAsiaTheme="minorEastAsia" w:hAnsiTheme="minorHAnsi"/>
              <w:noProof/>
              <w:sz w:val="22"/>
              <w:lang w:eastAsia="es-CO"/>
            </w:rPr>
          </w:pPr>
          <w:hyperlink w:anchor="_Toc514505452" w:history="1">
            <w:r w:rsidRPr="008D6BC7">
              <w:rPr>
                <w:rStyle w:val="Hipervnculo"/>
                <w:noProof/>
                <w:lang w:eastAsia="es-CO"/>
              </w:rPr>
              <w:t>4.2.2</w:t>
            </w:r>
            <w:r>
              <w:rPr>
                <w:rFonts w:asciiTheme="minorHAnsi" w:eastAsiaTheme="minorEastAsia" w:hAnsiTheme="minorHAnsi"/>
                <w:noProof/>
                <w:sz w:val="22"/>
                <w:lang w:eastAsia="es-CO"/>
              </w:rPr>
              <w:tab/>
            </w:r>
            <w:r w:rsidRPr="008D6BC7">
              <w:rPr>
                <w:rStyle w:val="Hipervnculo"/>
                <w:noProof/>
                <w:lang w:eastAsia="es-CO"/>
              </w:rPr>
              <w:t>Señal MinDO</w:t>
            </w:r>
            <w:r>
              <w:rPr>
                <w:noProof/>
                <w:webHidden/>
              </w:rPr>
              <w:tab/>
            </w:r>
            <w:r>
              <w:rPr>
                <w:noProof/>
                <w:webHidden/>
              </w:rPr>
              <w:fldChar w:fldCharType="begin"/>
            </w:r>
            <w:r>
              <w:rPr>
                <w:noProof/>
                <w:webHidden/>
              </w:rPr>
              <w:instrText xml:space="preserve"> PAGEREF _Toc514505452 \h </w:instrText>
            </w:r>
            <w:r>
              <w:rPr>
                <w:noProof/>
                <w:webHidden/>
              </w:rPr>
            </w:r>
            <w:r>
              <w:rPr>
                <w:noProof/>
                <w:webHidden/>
              </w:rPr>
              <w:fldChar w:fldCharType="separate"/>
            </w:r>
            <w:r>
              <w:rPr>
                <w:noProof/>
                <w:webHidden/>
              </w:rPr>
              <w:t>88</w:t>
            </w:r>
            <w:r>
              <w:rPr>
                <w:noProof/>
                <w:webHidden/>
              </w:rPr>
              <w:fldChar w:fldCharType="end"/>
            </w:r>
          </w:hyperlink>
        </w:p>
        <w:p w:rsidR="00E51A11" w:rsidRDefault="00E51A11">
          <w:pPr>
            <w:pStyle w:val="TDC2"/>
            <w:tabs>
              <w:tab w:val="left" w:pos="1100"/>
              <w:tab w:val="right" w:leader="dot" w:pos="9350"/>
            </w:tabs>
            <w:rPr>
              <w:rFonts w:asciiTheme="minorHAnsi" w:eastAsiaTheme="minorEastAsia" w:hAnsiTheme="minorHAnsi"/>
              <w:noProof/>
              <w:sz w:val="22"/>
              <w:lang w:eastAsia="es-CO"/>
            </w:rPr>
          </w:pPr>
          <w:hyperlink w:anchor="_Toc514505453" w:history="1">
            <w:r w:rsidRPr="008D6BC7">
              <w:rPr>
                <w:rStyle w:val="Hipervnculo"/>
                <w:noProof/>
              </w:rPr>
              <w:t>4.3</w:t>
            </w:r>
            <w:r>
              <w:rPr>
                <w:rFonts w:asciiTheme="minorHAnsi" w:eastAsiaTheme="minorEastAsia" w:hAnsiTheme="minorHAnsi"/>
                <w:noProof/>
                <w:sz w:val="22"/>
                <w:lang w:eastAsia="es-CO"/>
              </w:rPr>
              <w:tab/>
            </w:r>
            <w:r w:rsidRPr="008D6BC7">
              <w:rPr>
                <w:rStyle w:val="Hipervnculo"/>
                <w:noProof/>
              </w:rPr>
              <w:t>Seguridad del equipo.</w:t>
            </w:r>
            <w:r>
              <w:rPr>
                <w:noProof/>
                <w:webHidden/>
              </w:rPr>
              <w:tab/>
            </w:r>
            <w:r>
              <w:rPr>
                <w:noProof/>
                <w:webHidden/>
              </w:rPr>
              <w:fldChar w:fldCharType="begin"/>
            </w:r>
            <w:r>
              <w:rPr>
                <w:noProof/>
                <w:webHidden/>
              </w:rPr>
              <w:instrText xml:space="preserve"> PAGEREF _Toc514505453 \h </w:instrText>
            </w:r>
            <w:r>
              <w:rPr>
                <w:noProof/>
                <w:webHidden/>
              </w:rPr>
            </w:r>
            <w:r>
              <w:rPr>
                <w:noProof/>
                <w:webHidden/>
              </w:rPr>
              <w:fldChar w:fldCharType="separate"/>
            </w:r>
            <w:r>
              <w:rPr>
                <w:noProof/>
                <w:webHidden/>
              </w:rPr>
              <w:t>92</w:t>
            </w:r>
            <w:r>
              <w:rPr>
                <w:noProof/>
                <w:webHidden/>
              </w:rPr>
              <w:fldChar w:fldCharType="end"/>
            </w:r>
          </w:hyperlink>
        </w:p>
        <w:p w:rsidR="00E51A11" w:rsidRDefault="00E51A11">
          <w:pPr>
            <w:pStyle w:val="TDC1"/>
            <w:tabs>
              <w:tab w:val="left" w:pos="660"/>
              <w:tab w:val="right" w:leader="dot" w:pos="9350"/>
            </w:tabs>
            <w:rPr>
              <w:rFonts w:asciiTheme="minorHAnsi" w:eastAsiaTheme="minorEastAsia" w:hAnsiTheme="minorHAnsi"/>
              <w:noProof/>
              <w:sz w:val="22"/>
              <w:lang w:eastAsia="es-CO"/>
            </w:rPr>
          </w:pPr>
          <w:hyperlink w:anchor="_Toc514505454" w:history="1">
            <w:r w:rsidRPr="008D6BC7">
              <w:rPr>
                <w:rStyle w:val="Hipervnculo"/>
                <w:noProof/>
              </w:rPr>
              <w:t>5</w:t>
            </w:r>
            <w:r>
              <w:rPr>
                <w:rFonts w:asciiTheme="minorHAnsi" w:eastAsiaTheme="minorEastAsia" w:hAnsiTheme="minorHAnsi"/>
                <w:noProof/>
                <w:sz w:val="22"/>
                <w:lang w:eastAsia="es-CO"/>
              </w:rPr>
              <w:tab/>
            </w:r>
            <w:r w:rsidRPr="008D6BC7">
              <w:rPr>
                <w:rStyle w:val="Hipervnculo"/>
                <w:noProof/>
              </w:rPr>
              <w:t>Conclusiones</w:t>
            </w:r>
            <w:r>
              <w:rPr>
                <w:noProof/>
                <w:webHidden/>
              </w:rPr>
              <w:tab/>
            </w:r>
            <w:r>
              <w:rPr>
                <w:noProof/>
                <w:webHidden/>
              </w:rPr>
              <w:fldChar w:fldCharType="begin"/>
            </w:r>
            <w:r>
              <w:rPr>
                <w:noProof/>
                <w:webHidden/>
              </w:rPr>
              <w:instrText xml:space="preserve"> PAGEREF _Toc514505454 \h </w:instrText>
            </w:r>
            <w:r>
              <w:rPr>
                <w:noProof/>
                <w:webHidden/>
              </w:rPr>
            </w:r>
            <w:r>
              <w:rPr>
                <w:noProof/>
                <w:webHidden/>
              </w:rPr>
              <w:fldChar w:fldCharType="separate"/>
            </w:r>
            <w:r>
              <w:rPr>
                <w:noProof/>
                <w:webHidden/>
              </w:rPr>
              <w:t>95</w:t>
            </w:r>
            <w:r>
              <w:rPr>
                <w:noProof/>
                <w:webHidden/>
              </w:rPr>
              <w:fldChar w:fldCharType="end"/>
            </w:r>
          </w:hyperlink>
        </w:p>
        <w:p w:rsidR="00E51A11" w:rsidRDefault="00E51A11">
          <w:pPr>
            <w:pStyle w:val="TDC1"/>
            <w:tabs>
              <w:tab w:val="left" w:pos="660"/>
              <w:tab w:val="right" w:leader="dot" w:pos="9350"/>
            </w:tabs>
            <w:rPr>
              <w:rFonts w:asciiTheme="minorHAnsi" w:eastAsiaTheme="minorEastAsia" w:hAnsiTheme="minorHAnsi"/>
              <w:noProof/>
              <w:sz w:val="22"/>
              <w:lang w:eastAsia="es-CO"/>
            </w:rPr>
          </w:pPr>
          <w:hyperlink w:anchor="_Toc514505455" w:history="1">
            <w:r w:rsidRPr="008D6BC7">
              <w:rPr>
                <w:rStyle w:val="Hipervnculo"/>
                <w:noProof/>
              </w:rPr>
              <w:t>6</w:t>
            </w:r>
            <w:r>
              <w:rPr>
                <w:rFonts w:asciiTheme="minorHAnsi" w:eastAsiaTheme="minorEastAsia" w:hAnsiTheme="minorHAnsi"/>
                <w:noProof/>
                <w:sz w:val="22"/>
                <w:lang w:eastAsia="es-CO"/>
              </w:rPr>
              <w:tab/>
            </w:r>
            <w:r w:rsidRPr="008D6BC7">
              <w:rPr>
                <w:rStyle w:val="Hipervnculo"/>
                <w:noProof/>
              </w:rPr>
              <w:t>Recomendaciones</w:t>
            </w:r>
            <w:r>
              <w:rPr>
                <w:noProof/>
                <w:webHidden/>
              </w:rPr>
              <w:tab/>
            </w:r>
            <w:r>
              <w:rPr>
                <w:noProof/>
                <w:webHidden/>
              </w:rPr>
              <w:fldChar w:fldCharType="begin"/>
            </w:r>
            <w:r>
              <w:rPr>
                <w:noProof/>
                <w:webHidden/>
              </w:rPr>
              <w:instrText xml:space="preserve"> PAGEREF _Toc514505455 \h </w:instrText>
            </w:r>
            <w:r>
              <w:rPr>
                <w:noProof/>
                <w:webHidden/>
              </w:rPr>
            </w:r>
            <w:r>
              <w:rPr>
                <w:noProof/>
                <w:webHidden/>
              </w:rPr>
              <w:fldChar w:fldCharType="separate"/>
            </w:r>
            <w:r>
              <w:rPr>
                <w:noProof/>
                <w:webHidden/>
              </w:rPr>
              <w:t>96</w:t>
            </w:r>
            <w:r>
              <w:rPr>
                <w:noProof/>
                <w:webHidden/>
              </w:rPr>
              <w:fldChar w:fldCharType="end"/>
            </w:r>
          </w:hyperlink>
        </w:p>
        <w:p w:rsidR="007F73E0" w:rsidRDefault="00E51A11" w:rsidP="00011BFA">
          <w:pPr>
            <w:pStyle w:val="TDC1"/>
            <w:tabs>
              <w:tab w:val="left" w:pos="660"/>
              <w:tab w:val="right" w:leader="dot" w:pos="9350"/>
            </w:tabs>
            <w:rPr>
              <w:b/>
              <w:bCs/>
              <w:lang w:val="es-ES"/>
            </w:rPr>
          </w:pPr>
          <w:hyperlink w:anchor="_Toc514505456" w:history="1">
            <w:r w:rsidRPr="008D6BC7">
              <w:rPr>
                <w:rStyle w:val="Hipervnculo"/>
                <w:noProof/>
              </w:rPr>
              <w:t>7</w:t>
            </w:r>
            <w:r>
              <w:rPr>
                <w:rFonts w:asciiTheme="minorHAnsi" w:eastAsiaTheme="minorEastAsia" w:hAnsiTheme="minorHAnsi"/>
                <w:noProof/>
                <w:sz w:val="22"/>
                <w:lang w:eastAsia="es-CO"/>
              </w:rPr>
              <w:tab/>
            </w:r>
            <w:r w:rsidRPr="008D6BC7">
              <w:rPr>
                <w:rStyle w:val="Hipervnculo"/>
                <w:noProof/>
              </w:rPr>
              <w:t>Anexos</w:t>
            </w:r>
            <w:r>
              <w:rPr>
                <w:noProof/>
                <w:webHidden/>
              </w:rPr>
              <w:tab/>
            </w:r>
            <w:r>
              <w:rPr>
                <w:noProof/>
                <w:webHidden/>
              </w:rPr>
              <w:fldChar w:fldCharType="begin"/>
            </w:r>
            <w:r>
              <w:rPr>
                <w:noProof/>
                <w:webHidden/>
              </w:rPr>
              <w:instrText xml:space="preserve"> PAGEREF _Toc514505456 \h </w:instrText>
            </w:r>
            <w:r>
              <w:rPr>
                <w:noProof/>
                <w:webHidden/>
              </w:rPr>
            </w:r>
            <w:r>
              <w:rPr>
                <w:noProof/>
                <w:webHidden/>
              </w:rPr>
              <w:fldChar w:fldCharType="separate"/>
            </w:r>
            <w:r>
              <w:rPr>
                <w:noProof/>
                <w:webHidden/>
              </w:rPr>
              <w:t>96</w:t>
            </w:r>
            <w:r>
              <w:rPr>
                <w:noProof/>
                <w:webHidden/>
              </w:rPr>
              <w:fldChar w:fldCharType="end"/>
            </w:r>
          </w:hyperlink>
          <w:r w:rsidR="00CB0A54">
            <w:rPr>
              <w:b/>
              <w:bCs/>
              <w:lang w:val="es-ES"/>
            </w:rPr>
            <w:fldChar w:fldCharType="end"/>
          </w:r>
        </w:p>
      </w:sdtContent>
    </w:sdt>
    <w:bookmarkStart w:id="0" w:name="_Ref507573963" w:displacedByCustomXml="prev"/>
    <w:p w:rsidR="00011BFA" w:rsidRDefault="00011BFA" w:rsidP="00011BFA">
      <w:pPr>
        <w:rPr>
          <w:lang w:val="es-ES"/>
        </w:rPr>
      </w:pPr>
    </w:p>
    <w:p w:rsidR="00011BFA" w:rsidRPr="00011BFA" w:rsidRDefault="00D51B1C" w:rsidP="00011BFA">
      <w:pPr>
        <w:jc w:val="center"/>
        <w:rPr>
          <w:b/>
          <w:lang w:val="es-ES"/>
        </w:rPr>
      </w:pPr>
      <w:r>
        <w:rPr>
          <w:b/>
          <w:lang w:val="es-ES"/>
        </w:rPr>
        <w:lastRenderedPageBreak/>
        <w:t>LISTA</w:t>
      </w:r>
      <w:bookmarkStart w:id="1" w:name="_GoBack"/>
      <w:bookmarkEnd w:id="1"/>
      <w:r w:rsidR="00011BFA">
        <w:rPr>
          <w:b/>
          <w:lang w:val="es-ES"/>
        </w:rPr>
        <w:t xml:space="preserve"> DE FIGURAS</w:t>
      </w:r>
    </w:p>
    <w:p w:rsidR="00011BFA" w:rsidRDefault="00011BFA">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Figura" </w:instrText>
      </w:r>
      <w:r>
        <w:fldChar w:fldCharType="separate"/>
      </w:r>
      <w:r>
        <w:rPr>
          <w:noProof/>
        </w:rPr>
        <w:t xml:space="preserve">Figura 1. </w:t>
      </w:r>
      <w:r w:rsidRPr="00DC4C63">
        <w:rPr>
          <w:noProof/>
          <w:highlight w:val="yellow"/>
        </w:rPr>
        <w:t>Interacción entre frecuencia de la corriente alterna y el efecto estimulante sobre las células</w:t>
      </w:r>
      <w:r>
        <w:rPr>
          <w:noProof/>
        </w:rPr>
        <w:tab/>
      </w:r>
      <w:r>
        <w:rPr>
          <w:noProof/>
        </w:rPr>
        <w:fldChar w:fldCharType="begin"/>
      </w:r>
      <w:r>
        <w:rPr>
          <w:noProof/>
        </w:rPr>
        <w:instrText xml:space="preserve"> PAGEREF _Toc514505500 \h </w:instrText>
      </w:r>
      <w:r>
        <w:rPr>
          <w:noProof/>
        </w:rPr>
      </w:r>
      <w:r>
        <w:rPr>
          <w:noProof/>
        </w:rPr>
        <w:fldChar w:fldCharType="separate"/>
      </w:r>
      <w:r>
        <w:rPr>
          <w:noProof/>
        </w:rPr>
        <w:t>10</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05501 \h </w:instrText>
      </w:r>
      <w:r>
        <w:rPr>
          <w:noProof/>
        </w:rPr>
      </w:r>
      <w:r>
        <w:rPr>
          <w:noProof/>
        </w:rPr>
        <w:fldChar w:fldCharType="separate"/>
      </w:r>
      <w:r>
        <w:rPr>
          <w:noProof/>
        </w:rPr>
        <w:t>11</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05502 \h </w:instrText>
      </w:r>
      <w:r>
        <w:rPr>
          <w:noProof/>
        </w:rPr>
      </w:r>
      <w:r>
        <w:rPr>
          <w:noProof/>
        </w:rPr>
        <w:fldChar w:fldCharType="separate"/>
      </w:r>
      <w:r>
        <w:rPr>
          <w:noProof/>
        </w:rPr>
        <w:t>12</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05503 \h </w:instrText>
      </w:r>
      <w:r>
        <w:rPr>
          <w:noProof/>
        </w:rPr>
      </w:r>
      <w:r>
        <w:rPr>
          <w:noProof/>
        </w:rPr>
        <w:fldChar w:fldCharType="separate"/>
      </w:r>
      <w:r>
        <w:rPr>
          <w:noProof/>
        </w:rPr>
        <w:t>1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 Formas de ondas electroquirurgicas.</w:t>
      </w:r>
      <w:r>
        <w:rPr>
          <w:noProof/>
        </w:rPr>
        <w:tab/>
      </w:r>
      <w:r>
        <w:rPr>
          <w:noProof/>
        </w:rPr>
        <w:fldChar w:fldCharType="begin"/>
      </w:r>
      <w:r>
        <w:rPr>
          <w:noProof/>
        </w:rPr>
        <w:instrText xml:space="preserve"> PAGEREF _Toc514505504 \h </w:instrText>
      </w:r>
      <w:r>
        <w:rPr>
          <w:noProof/>
        </w:rPr>
      </w:r>
      <w:r>
        <w:rPr>
          <w:noProof/>
        </w:rPr>
        <w:fldChar w:fldCharType="separate"/>
      </w:r>
      <w:r>
        <w:rPr>
          <w:noProof/>
        </w:rPr>
        <w:t>15</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05505 \h </w:instrText>
      </w:r>
      <w:r>
        <w:rPr>
          <w:noProof/>
        </w:rPr>
      </w:r>
      <w:r>
        <w:rPr>
          <w:noProof/>
        </w:rPr>
        <w:fldChar w:fldCharType="separate"/>
      </w:r>
      <w:r>
        <w:rPr>
          <w:noProof/>
        </w:rPr>
        <w:t>2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05506 \h </w:instrText>
      </w:r>
      <w:r>
        <w:rPr>
          <w:noProof/>
        </w:rPr>
      </w:r>
      <w:r>
        <w:rPr>
          <w:noProof/>
        </w:rPr>
        <w:fldChar w:fldCharType="separate"/>
      </w:r>
      <w:r>
        <w:rPr>
          <w:noProof/>
        </w:rPr>
        <w:t>26</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05507 \h </w:instrText>
      </w:r>
      <w:r>
        <w:rPr>
          <w:noProof/>
        </w:rPr>
      </w:r>
      <w:r>
        <w:rPr>
          <w:noProof/>
        </w:rPr>
        <w:fldChar w:fldCharType="separate"/>
      </w:r>
      <w:r>
        <w:rPr>
          <w:noProof/>
        </w:rPr>
        <w:t>2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05508 \h </w:instrText>
      </w:r>
      <w:r>
        <w:rPr>
          <w:noProof/>
        </w:rPr>
      </w:r>
      <w:r>
        <w:rPr>
          <w:noProof/>
        </w:rPr>
        <w:fldChar w:fldCharType="separate"/>
      </w:r>
      <w:r>
        <w:rPr>
          <w:noProof/>
        </w:rPr>
        <w:t>28</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05509 \h </w:instrText>
      </w:r>
      <w:r>
        <w:rPr>
          <w:noProof/>
        </w:rPr>
      </w:r>
      <w:r>
        <w:rPr>
          <w:noProof/>
        </w:rPr>
        <w:fldChar w:fldCharType="separate"/>
      </w:r>
      <w:r>
        <w:rPr>
          <w:noProof/>
        </w:rPr>
        <w:t>29</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05510 \h </w:instrText>
      </w:r>
      <w:r>
        <w:rPr>
          <w:noProof/>
        </w:rPr>
      </w:r>
      <w:r>
        <w:rPr>
          <w:noProof/>
        </w:rPr>
        <w:fldChar w:fldCharType="separate"/>
      </w:r>
      <w:r>
        <w:rPr>
          <w:noProof/>
        </w:rPr>
        <w:t>30</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05511 \h </w:instrText>
      </w:r>
      <w:r>
        <w:rPr>
          <w:noProof/>
        </w:rPr>
      </w:r>
      <w:r>
        <w:rPr>
          <w:noProof/>
        </w:rPr>
        <w:fldChar w:fldCharType="separate"/>
      </w:r>
      <w:r>
        <w:rPr>
          <w:noProof/>
        </w:rPr>
        <w:t>32</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05512 \h </w:instrText>
      </w:r>
      <w:r>
        <w:rPr>
          <w:noProof/>
        </w:rPr>
      </w:r>
      <w:r>
        <w:rPr>
          <w:noProof/>
        </w:rPr>
        <w:fldChar w:fldCharType="separate"/>
      </w:r>
      <w:r>
        <w:rPr>
          <w:noProof/>
        </w:rPr>
        <w:t>3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05513 \h </w:instrText>
      </w:r>
      <w:r>
        <w:rPr>
          <w:noProof/>
        </w:rPr>
      </w:r>
      <w:r>
        <w:rPr>
          <w:noProof/>
        </w:rPr>
        <w:fldChar w:fldCharType="separate"/>
      </w:r>
      <w:r>
        <w:rPr>
          <w:noProof/>
        </w:rPr>
        <w:t>36</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5. R Representación de un Tejido mediante un Circuito Eléctrico</w:t>
      </w:r>
      <w:r>
        <w:rPr>
          <w:noProof/>
        </w:rPr>
        <w:tab/>
      </w:r>
      <w:r>
        <w:rPr>
          <w:noProof/>
        </w:rPr>
        <w:fldChar w:fldCharType="begin"/>
      </w:r>
      <w:r>
        <w:rPr>
          <w:noProof/>
        </w:rPr>
        <w:instrText xml:space="preserve"> PAGEREF _Toc514505514 \h </w:instrText>
      </w:r>
      <w:r>
        <w:rPr>
          <w:noProof/>
        </w:rPr>
      </w:r>
      <w:r>
        <w:rPr>
          <w:noProof/>
        </w:rPr>
        <w:fldChar w:fldCharType="separate"/>
      </w:r>
      <w:r>
        <w:rPr>
          <w:noProof/>
        </w:rPr>
        <w:t>3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6.Pruebas de impedancia entre secciones de placa de retorno.</w:t>
      </w:r>
      <w:r>
        <w:rPr>
          <w:noProof/>
        </w:rPr>
        <w:tab/>
      </w:r>
      <w:r>
        <w:rPr>
          <w:noProof/>
        </w:rPr>
        <w:fldChar w:fldCharType="begin"/>
      </w:r>
      <w:r>
        <w:rPr>
          <w:noProof/>
        </w:rPr>
        <w:instrText xml:space="preserve"> PAGEREF _Toc514505515 \h </w:instrText>
      </w:r>
      <w:r>
        <w:rPr>
          <w:noProof/>
        </w:rPr>
      </w:r>
      <w:r>
        <w:rPr>
          <w:noProof/>
        </w:rPr>
        <w:fldChar w:fldCharType="separate"/>
      </w:r>
      <w:r>
        <w:rPr>
          <w:noProof/>
        </w:rPr>
        <w:t>3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05516 \h </w:instrText>
      </w:r>
      <w:r>
        <w:rPr>
          <w:noProof/>
        </w:rPr>
      </w:r>
      <w:r>
        <w:rPr>
          <w:noProof/>
        </w:rPr>
        <w:fldChar w:fldCharType="separate"/>
      </w:r>
      <w:r>
        <w:rPr>
          <w:noProof/>
        </w:rPr>
        <w:t>40</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05517 \h </w:instrText>
      </w:r>
      <w:r>
        <w:rPr>
          <w:noProof/>
        </w:rPr>
      </w:r>
      <w:r>
        <w:rPr>
          <w:noProof/>
        </w:rPr>
        <w:fldChar w:fldCharType="separate"/>
      </w:r>
      <w:r>
        <w:rPr>
          <w:noProof/>
        </w:rPr>
        <w:t>40</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05518 \h </w:instrText>
      </w:r>
      <w:r>
        <w:rPr>
          <w:noProof/>
        </w:rPr>
      </w:r>
      <w:r>
        <w:rPr>
          <w:noProof/>
        </w:rPr>
        <w:fldChar w:fldCharType="separate"/>
      </w:r>
      <w:r>
        <w:rPr>
          <w:noProof/>
        </w:rPr>
        <w:t>41</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 .</w:t>
      </w:r>
      <w:r>
        <w:rPr>
          <w:noProof/>
        </w:rPr>
        <w:tab/>
      </w:r>
      <w:r>
        <w:rPr>
          <w:noProof/>
        </w:rPr>
        <w:fldChar w:fldCharType="begin"/>
      </w:r>
      <w:r>
        <w:rPr>
          <w:noProof/>
        </w:rPr>
        <w:instrText xml:space="preserve"> PAGEREF _Toc514505519 \h </w:instrText>
      </w:r>
      <w:r>
        <w:rPr>
          <w:noProof/>
        </w:rPr>
      </w:r>
      <w:r>
        <w:rPr>
          <w:noProof/>
        </w:rPr>
        <w:fldChar w:fldCharType="separate"/>
      </w:r>
      <w:r>
        <w:rPr>
          <w:noProof/>
        </w:rPr>
        <w:t>42</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05520 \h </w:instrText>
      </w:r>
      <w:r>
        <w:rPr>
          <w:noProof/>
        </w:rPr>
      </w:r>
      <w:r>
        <w:rPr>
          <w:noProof/>
        </w:rPr>
        <w:fldChar w:fldCharType="separate"/>
      </w:r>
      <w:r>
        <w:rPr>
          <w:noProof/>
        </w:rPr>
        <w:t>42</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lastRenderedPageBreak/>
        <w:t>Figura 22. Amplificador de potencia sintonizado basado en mosfet tipo N.</w:t>
      </w:r>
      <w:r>
        <w:rPr>
          <w:noProof/>
        </w:rPr>
        <w:tab/>
      </w:r>
      <w:r>
        <w:rPr>
          <w:noProof/>
        </w:rPr>
        <w:fldChar w:fldCharType="begin"/>
      </w:r>
      <w:r>
        <w:rPr>
          <w:noProof/>
        </w:rPr>
        <w:instrText xml:space="preserve"> PAGEREF _Toc514505521 \h </w:instrText>
      </w:r>
      <w:r>
        <w:rPr>
          <w:noProof/>
        </w:rPr>
      </w:r>
      <w:r>
        <w:rPr>
          <w:noProof/>
        </w:rPr>
        <w:fldChar w:fldCharType="separate"/>
      </w:r>
      <w:r>
        <w:rPr>
          <w:noProof/>
        </w:rPr>
        <w:t>43</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3. Tarjeta arreglo de mosfets de potencia.</w:t>
      </w:r>
      <w:r>
        <w:rPr>
          <w:noProof/>
        </w:rPr>
        <w:tab/>
      </w:r>
      <w:r>
        <w:rPr>
          <w:noProof/>
        </w:rPr>
        <w:fldChar w:fldCharType="begin"/>
      </w:r>
      <w:r>
        <w:rPr>
          <w:noProof/>
        </w:rPr>
        <w:instrText xml:space="preserve"> PAGEREF _Toc514505522 \h </w:instrText>
      </w:r>
      <w:r>
        <w:rPr>
          <w:noProof/>
        </w:rPr>
      </w:r>
      <w:r>
        <w:rPr>
          <w:noProof/>
        </w:rPr>
        <w:fldChar w:fldCharType="separate"/>
      </w:r>
      <w:r>
        <w:rPr>
          <w:noProof/>
        </w:rPr>
        <w:t>4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05523 \h </w:instrText>
      </w:r>
      <w:r>
        <w:rPr>
          <w:noProof/>
        </w:rPr>
      </w:r>
      <w:r>
        <w:rPr>
          <w:noProof/>
        </w:rPr>
        <w:fldChar w:fldCharType="separate"/>
      </w:r>
      <w:r>
        <w:rPr>
          <w:noProof/>
        </w:rPr>
        <w:t>45</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05524 \h </w:instrText>
      </w:r>
      <w:r>
        <w:rPr>
          <w:noProof/>
        </w:rPr>
      </w:r>
      <w:r>
        <w:rPr>
          <w:noProof/>
        </w:rPr>
        <w:fldChar w:fldCharType="separate"/>
      </w:r>
      <w:r>
        <w:rPr>
          <w:noProof/>
        </w:rPr>
        <w:t>46</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05525 \h </w:instrText>
      </w:r>
      <w:r>
        <w:rPr>
          <w:noProof/>
        </w:rPr>
      </w:r>
      <w:r>
        <w:rPr>
          <w:noProof/>
        </w:rPr>
        <w:fldChar w:fldCharType="separate"/>
      </w:r>
      <w:r>
        <w:rPr>
          <w:noProof/>
        </w:rPr>
        <w:t>4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05526 \h </w:instrText>
      </w:r>
      <w:r>
        <w:rPr>
          <w:noProof/>
        </w:rPr>
      </w:r>
      <w:r>
        <w:rPr>
          <w:noProof/>
        </w:rPr>
        <w:fldChar w:fldCharType="separate"/>
      </w:r>
      <w:r>
        <w:rPr>
          <w:noProof/>
        </w:rPr>
        <w:t>48</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05527 \h </w:instrText>
      </w:r>
      <w:r>
        <w:rPr>
          <w:noProof/>
        </w:rPr>
      </w:r>
      <w:r>
        <w:rPr>
          <w:noProof/>
        </w:rPr>
        <w:fldChar w:fldCharType="separate"/>
      </w:r>
      <w:r>
        <w:rPr>
          <w:noProof/>
        </w:rPr>
        <w:t>48</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05528 \h </w:instrText>
      </w:r>
      <w:r>
        <w:rPr>
          <w:noProof/>
        </w:rPr>
      </w:r>
      <w:r>
        <w:rPr>
          <w:noProof/>
        </w:rPr>
        <w:fldChar w:fldCharType="separate"/>
      </w:r>
      <w:r>
        <w:rPr>
          <w:noProof/>
        </w:rPr>
        <w:t>49</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05529 \h </w:instrText>
      </w:r>
      <w:r>
        <w:rPr>
          <w:noProof/>
        </w:rPr>
      </w:r>
      <w:r>
        <w:rPr>
          <w:noProof/>
        </w:rPr>
        <w:fldChar w:fldCharType="separate"/>
      </w:r>
      <w:r>
        <w:rPr>
          <w:noProof/>
        </w:rPr>
        <w:t>51</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05530 \h </w:instrText>
      </w:r>
      <w:r>
        <w:rPr>
          <w:noProof/>
        </w:rPr>
      </w:r>
      <w:r>
        <w:rPr>
          <w:noProof/>
        </w:rPr>
        <w:fldChar w:fldCharType="separate"/>
      </w:r>
      <w:r>
        <w:rPr>
          <w:noProof/>
        </w:rPr>
        <w:t>52</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05531 \h </w:instrText>
      </w:r>
      <w:r>
        <w:rPr>
          <w:noProof/>
        </w:rPr>
      </w:r>
      <w:r>
        <w:rPr>
          <w:noProof/>
        </w:rPr>
        <w:fldChar w:fldCharType="separate"/>
      </w:r>
      <w:r>
        <w:rPr>
          <w:noProof/>
        </w:rPr>
        <w:t>53</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05532 \h </w:instrText>
      </w:r>
      <w:r>
        <w:rPr>
          <w:noProof/>
        </w:rPr>
      </w:r>
      <w:r>
        <w:rPr>
          <w:noProof/>
        </w:rPr>
        <w:fldChar w:fldCharType="separate"/>
      </w:r>
      <w:r>
        <w:rPr>
          <w:noProof/>
        </w:rPr>
        <w:t>5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05533 \h </w:instrText>
      </w:r>
      <w:r>
        <w:rPr>
          <w:noProof/>
        </w:rPr>
      </w:r>
      <w:r>
        <w:rPr>
          <w:noProof/>
        </w:rPr>
        <w:fldChar w:fldCharType="separate"/>
      </w:r>
      <w:r>
        <w:rPr>
          <w:noProof/>
        </w:rPr>
        <w:t>5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05534 \h </w:instrText>
      </w:r>
      <w:r>
        <w:rPr>
          <w:noProof/>
        </w:rPr>
      </w:r>
      <w:r>
        <w:rPr>
          <w:noProof/>
        </w:rPr>
        <w:fldChar w:fldCharType="separate"/>
      </w:r>
      <w:r>
        <w:rPr>
          <w:noProof/>
        </w:rPr>
        <w:t>56</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6. Sensor de Pulso con Metodo de Transmitancia</w:t>
      </w:r>
      <w:r>
        <w:rPr>
          <w:noProof/>
        </w:rPr>
        <w:tab/>
      </w:r>
      <w:r>
        <w:rPr>
          <w:noProof/>
        </w:rPr>
        <w:fldChar w:fldCharType="begin"/>
      </w:r>
      <w:r>
        <w:rPr>
          <w:noProof/>
        </w:rPr>
        <w:instrText xml:space="preserve"> PAGEREF _Toc514505535 \h </w:instrText>
      </w:r>
      <w:r>
        <w:rPr>
          <w:noProof/>
        </w:rPr>
      </w:r>
      <w:r>
        <w:rPr>
          <w:noProof/>
        </w:rPr>
        <w:fldChar w:fldCharType="separate"/>
      </w:r>
      <w:r>
        <w:rPr>
          <w:noProof/>
        </w:rPr>
        <w:t>5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05536 \h </w:instrText>
      </w:r>
      <w:r>
        <w:rPr>
          <w:noProof/>
        </w:rPr>
      </w:r>
      <w:r>
        <w:rPr>
          <w:noProof/>
        </w:rPr>
        <w:fldChar w:fldCharType="separate"/>
      </w:r>
      <w:r>
        <w:rPr>
          <w:noProof/>
        </w:rPr>
        <w:t>5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05537 \h </w:instrText>
      </w:r>
      <w:r>
        <w:rPr>
          <w:noProof/>
        </w:rPr>
      </w:r>
      <w:r>
        <w:rPr>
          <w:noProof/>
        </w:rPr>
        <w:fldChar w:fldCharType="separate"/>
      </w:r>
      <w:r>
        <w:rPr>
          <w:noProof/>
        </w:rPr>
        <w:t>58</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05538 \h </w:instrText>
      </w:r>
      <w:r>
        <w:rPr>
          <w:noProof/>
        </w:rPr>
      </w:r>
      <w:r>
        <w:rPr>
          <w:noProof/>
        </w:rPr>
        <w:fldChar w:fldCharType="separate"/>
      </w:r>
      <w:r>
        <w:rPr>
          <w:noProof/>
        </w:rPr>
        <w:t>60</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0. Señal ECG y Oximetría Simultáneamente</w:t>
      </w:r>
      <w:r>
        <w:rPr>
          <w:noProof/>
        </w:rPr>
        <w:tab/>
      </w:r>
      <w:r>
        <w:rPr>
          <w:noProof/>
        </w:rPr>
        <w:fldChar w:fldCharType="begin"/>
      </w:r>
      <w:r>
        <w:rPr>
          <w:noProof/>
        </w:rPr>
        <w:instrText xml:space="preserve"> PAGEREF _Toc514505539 \h </w:instrText>
      </w:r>
      <w:r>
        <w:rPr>
          <w:noProof/>
        </w:rPr>
      </w:r>
      <w:r>
        <w:rPr>
          <w:noProof/>
        </w:rPr>
        <w:fldChar w:fldCharType="separate"/>
      </w:r>
      <w:r>
        <w:rPr>
          <w:noProof/>
        </w:rPr>
        <w:t>63</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1. Señal ECG y de Oximetría adquiridas simultáneamente.</w:t>
      </w:r>
      <w:r>
        <w:rPr>
          <w:noProof/>
        </w:rPr>
        <w:tab/>
      </w:r>
      <w:r>
        <w:rPr>
          <w:noProof/>
        </w:rPr>
        <w:fldChar w:fldCharType="begin"/>
      </w:r>
      <w:r>
        <w:rPr>
          <w:noProof/>
        </w:rPr>
        <w:instrText xml:space="preserve"> PAGEREF _Toc514505540 \h </w:instrText>
      </w:r>
      <w:r>
        <w:rPr>
          <w:noProof/>
        </w:rPr>
      </w:r>
      <w:r>
        <w:rPr>
          <w:noProof/>
        </w:rPr>
        <w:fldChar w:fldCharType="separate"/>
      </w:r>
      <w:r>
        <w:rPr>
          <w:noProof/>
        </w:rPr>
        <w:t>63</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2. Diagrama de Pines del PIC16F688</w:t>
      </w:r>
      <w:r>
        <w:rPr>
          <w:noProof/>
        </w:rPr>
        <w:tab/>
      </w:r>
      <w:r>
        <w:rPr>
          <w:noProof/>
        </w:rPr>
        <w:fldChar w:fldCharType="begin"/>
      </w:r>
      <w:r>
        <w:rPr>
          <w:noProof/>
        </w:rPr>
        <w:instrText xml:space="preserve"> PAGEREF _Toc514505541 \h </w:instrText>
      </w:r>
      <w:r>
        <w:rPr>
          <w:noProof/>
        </w:rPr>
      </w:r>
      <w:r>
        <w:rPr>
          <w:noProof/>
        </w:rPr>
        <w:fldChar w:fldCharType="separate"/>
      </w:r>
      <w:r>
        <w:rPr>
          <w:noProof/>
        </w:rPr>
        <w:t>6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3. Diagrama de Bloques Para el Sistema de Control de Potencia</w:t>
      </w:r>
      <w:r>
        <w:rPr>
          <w:noProof/>
        </w:rPr>
        <w:tab/>
      </w:r>
      <w:r>
        <w:rPr>
          <w:noProof/>
        </w:rPr>
        <w:fldChar w:fldCharType="begin"/>
      </w:r>
      <w:r>
        <w:rPr>
          <w:noProof/>
        </w:rPr>
        <w:instrText xml:space="preserve"> PAGEREF _Toc514505542 \h </w:instrText>
      </w:r>
      <w:r>
        <w:rPr>
          <w:noProof/>
        </w:rPr>
      </w:r>
      <w:r>
        <w:rPr>
          <w:noProof/>
        </w:rPr>
        <w:fldChar w:fldCharType="separate"/>
      </w:r>
      <w:r>
        <w:rPr>
          <w:noProof/>
        </w:rPr>
        <w:t>6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4. Regulación y Control de Potencia DC</w:t>
      </w:r>
      <w:r>
        <w:rPr>
          <w:noProof/>
        </w:rPr>
        <w:tab/>
      </w:r>
      <w:r>
        <w:rPr>
          <w:noProof/>
        </w:rPr>
        <w:fldChar w:fldCharType="begin"/>
      </w:r>
      <w:r>
        <w:rPr>
          <w:noProof/>
        </w:rPr>
        <w:instrText xml:space="preserve"> PAGEREF _Toc514505543 \h </w:instrText>
      </w:r>
      <w:r>
        <w:rPr>
          <w:noProof/>
        </w:rPr>
      </w:r>
      <w:r>
        <w:rPr>
          <w:noProof/>
        </w:rPr>
        <w:fldChar w:fldCharType="separate"/>
      </w:r>
      <w:r>
        <w:rPr>
          <w:noProof/>
        </w:rPr>
        <w:t>70</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lastRenderedPageBreak/>
        <w:t>Figura 45. Representación del Funcionamiento del Equipo</w:t>
      </w:r>
      <w:r>
        <w:rPr>
          <w:noProof/>
        </w:rPr>
        <w:tab/>
      </w:r>
      <w:r>
        <w:rPr>
          <w:noProof/>
        </w:rPr>
        <w:fldChar w:fldCharType="begin"/>
      </w:r>
      <w:r>
        <w:rPr>
          <w:noProof/>
        </w:rPr>
        <w:instrText xml:space="preserve"> PAGEREF _Toc514505544 \h </w:instrText>
      </w:r>
      <w:r>
        <w:rPr>
          <w:noProof/>
        </w:rPr>
      </w:r>
      <w:r>
        <w:rPr>
          <w:noProof/>
        </w:rPr>
        <w:fldChar w:fldCharType="separate"/>
      </w:r>
      <w:r>
        <w:rPr>
          <w:noProof/>
        </w:rPr>
        <w:t>72</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6. Placa de Retorno de dos Secciones Conductoras.</w:t>
      </w:r>
      <w:r>
        <w:rPr>
          <w:noProof/>
        </w:rPr>
        <w:tab/>
      </w:r>
      <w:r>
        <w:rPr>
          <w:noProof/>
        </w:rPr>
        <w:fldChar w:fldCharType="begin"/>
      </w:r>
      <w:r>
        <w:rPr>
          <w:noProof/>
        </w:rPr>
        <w:instrText xml:space="preserve"> PAGEREF _Toc514505545 \h </w:instrText>
      </w:r>
      <w:r>
        <w:rPr>
          <w:noProof/>
        </w:rPr>
      </w:r>
      <w:r>
        <w:rPr>
          <w:noProof/>
        </w:rPr>
        <w:fldChar w:fldCharType="separate"/>
      </w:r>
      <w:r>
        <w:rPr>
          <w:noProof/>
        </w:rPr>
        <w:t>72</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7. Advertencia Placa de Retorno Ausente o Mal Puesta.</w:t>
      </w:r>
      <w:r>
        <w:rPr>
          <w:noProof/>
        </w:rPr>
        <w:tab/>
      </w:r>
      <w:r>
        <w:rPr>
          <w:noProof/>
        </w:rPr>
        <w:fldChar w:fldCharType="begin"/>
      </w:r>
      <w:r>
        <w:rPr>
          <w:noProof/>
        </w:rPr>
        <w:instrText xml:space="preserve"> PAGEREF _Toc514505546 \h </w:instrText>
      </w:r>
      <w:r>
        <w:rPr>
          <w:noProof/>
        </w:rPr>
      </w:r>
      <w:r>
        <w:rPr>
          <w:noProof/>
        </w:rPr>
        <w:fldChar w:fldCharType="separate"/>
      </w:r>
      <w:r>
        <w:rPr>
          <w:noProof/>
        </w:rPr>
        <w:t>73</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8. Lápiz de Electrocirugía.</w:t>
      </w:r>
      <w:r>
        <w:rPr>
          <w:noProof/>
        </w:rPr>
        <w:tab/>
      </w:r>
      <w:r>
        <w:rPr>
          <w:noProof/>
        </w:rPr>
        <w:fldChar w:fldCharType="begin"/>
      </w:r>
      <w:r>
        <w:rPr>
          <w:noProof/>
        </w:rPr>
        <w:instrText xml:space="preserve"> PAGEREF _Toc514505547 \h </w:instrText>
      </w:r>
      <w:r>
        <w:rPr>
          <w:noProof/>
        </w:rPr>
      </w:r>
      <w:r>
        <w:rPr>
          <w:noProof/>
        </w:rPr>
        <w:fldChar w:fldCharType="separate"/>
      </w:r>
      <w:r>
        <w:rPr>
          <w:noProof/>
        </w:rPr>
        <w:t>73</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49. Vista isométrica del equipo.</w:t>
      </w:r>
      <w:r>
        <w:rPr>
          <w:noProof/>
        </w:rPr>
        <w:tab/>
      </w:r>
      <w:r>
        <w:rPr>
          <w:noProof/>
        </w:rPr>
        <w:fldChar w:fldCharType="begin"/>
      </w:r>
      <w:r>
        <w:rPr>
          <w:noProof/>
        </w:rPr>
        <w:instrText xml:space="preserve"> PAGEREF _Toc514505548 \h </w:instrText>
      </w:r>
      <w:r>
        <w:rPr>
          <w:noProof/>
        </w:rPr>
      </w:r>
      <w:r>
        <w:rPr>
          <w:noProof/>
        </w:rPr>
        <w:fldChar w:fldCharType="separate"/>
      </w:r>
      <w:r>
        <w:rPr>
          <w:noProof/>
        </w:rPr>
        <w:t>7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0. Equipo con pantalla principal encendida.</w:t>
      </w:r>
      <w:r>
        <w:rPr>
          <w:noProof/>
        </w:rPr>
        <w:tab/>
      </w:r>
      <w:r>
        <w:rPr>
          <w:noProof/>
        </w:rPr>
        <w:fldChar w:fldCharType="begin"/>
      </w:r>
      <w:r>
        <w:rPr>
          <w:noProof/>
        </w:rPr>
        <w:instrText xml:space="preserve"> PAGEREF _Toc514505549 \h </w:instrText>
      </w:r>
      <w:r>
        <w:rPr>
          <w:noProof/>
        </w:rPr>
      </w:r>
      <w:r>
        <w:rPr>
          <w:noProof/>
        </w:rPr>
        <w:fldChar w:fldCharType="separate"/>
      </w:r>
      <w:r>
        <w:rPr>
          <w:noProof/>
        </w:rPr>
        <w:t>75</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1. Menú “Home” del Electrobisturi.</w:t>
      </w:r>
      <w:r>
        <w:rPr>
          <w:noProof/>
        </w:rPr>
        <w:tab/>
      </w:r>
      <w:r>
        <w:rPr>
          <w:noProof/>
        </w:rPr>
        <w:fldChar w:fldCharType="begin"/>
      </w:r>
      <w:r>
        <w:rPr>
          <w:noProof/>
        </w:rPr>
        <w:instrText xml:space="preserve"> PAGEREF _Toc514505550 \h </w:instrText>
      </w:r>
      <w:r>
        <w:rPr>
          <w:noProof/>
        </w:rPr>
      </w:r>
      <w:r>
        <w:rPr>
          <w:noProof/>
        </w:rPr>
        <w:fldChar w:fldCharType="separate"/>
      </w:r>
      <w:r>
        <w:rPr>
          <w:noProof/>
        </w:rPr>
        <w:t>76</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2. Menú “Configuración” del Electrobisturi.</w:t>
      </w:r>
      <w:r>
        <w:rPr>
          <w:noProof/>
        </w:rPr>
        <w:tab/>
      </w:r>
      <w:r>
        <w:rPr>
          <w:noProof/>
        </w:rPr>
        <w:fldChar w:fldCharType="begin"/>
      </w:r>
      <w:r>
        <w:rPr>
          <w:noProof/>
        </w:rPr>
        <w:instrText xml:space="preserve"> PAGEREF _Toc514505551 \h </w:instrText>
      </w:r>
      <w:r>
        <w:rPr>
          <w:noProof/>
        </w:rPr>
      </w:r>
      <w:r>
        <w:rPr>
          <w:noProof/>
        </w:rPr>
        <w:fldChar w:fldCharType="separate"/>
      </w:r>
      <w:r>
        <w:rPr>
          <w:noProof/>
        </w:rPr>
        <w:t>7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3. Vista isométrica de carcasa del equipo.</w:t>
      </w:r>
      <w:r>
        <w:rPr>
          <w:noProof/>
        </w:rPr>
        <w:tab/>
      </w:r>
      <w:r>
        <w:rPr>
          <w:noProof/>
        </w:rPr>
        <w:fldChar w:fldCharType="begin"/>
      </w:r>
      <w:r>
        <w:rPr>
          <w:noProof/>
        </w:rPr>
        <w:instrText xml:space="preserve"> PAGEREF _Toc514505552 \h </w:instrText>
      </w:r>
      <w:r>
        <w:rPr>
          <w:noProof/>
        </w:rPr>
      </w:r>
      <w:r>
        <w:rPr>
          <w:noProof/>
        </w:rPr>
        <w:fldChar w:fldCharType="separate"/>
      </w:r>
      <w:r>
        <w:rPr>
          <w:noProof/>
        </w:rPr>
        <w:t>7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4. Vista superior del interior del equipo, se observa la distribución de los elementos.</w:t>
      </w:r>
      <w:r>
        <w:rPr>
          <w:noProof/>
        </w:rPr>
        <w:tab/>
      </w:r>
      <w:r>
        <w:rPr>
          <w:noProof/>
        </w:rPr>
        <w:fldChar w:fldCharType="begin"/>
      </w:r>
      <w:r>
        <w:rPr>
          <w:noProof/>
        </w:rPr>
        <w:instrText xml:space="preserve"> PAGEREF _Toc514505553 \h </w:instrText>
      </w:r>
      <w:r>
        <w:rPr>
          <w:noProof/>
        </w:rPr>
      </w:r>
      <w:r>
        <w:rPr>
          <w:noProof/>
        </w:rPr>
        <w:fldChar w:fldCharType="separate"/>
      </w:r>
      <w:r>
        <w:rPr>
          <w:noProof/>
        </w:rPr>
        <w:t>78</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5. Base con ruedas rodantes para el equipo.</w:t>
      </w:r>
      <w:r>
        <w:rPr>
          <w:noProof/>
        </w:rPr>
        <w:tab/>
      </w:r>
      <w:r>
        <w:rPr>
          <w:noProof/>
        </w:rPr>
        <w:fldChar w:fldCharType="begin"/>
      </w:r>
      <w:r>
        <w:rPr>
          <w:noProof/>
        </w:rPr>
        <w:instrText xml:space="preserve"> PAGEREF _Toc514505554 \h </w:instrText>
      </w:r>
      <w:r>
        <w:rPr>
          <w:noProof/>
        </w:rPr>
      </w:r>
      <w:r>
        <w:rPr>
          <w:noProof/>
        </w:rPr>
        <w:fldChar w:fldCharType="separate"/>
      </w:r>
      <w:r>
        <w:rPr>
          <w:noProof/>
        </w:rPr>
        <w:t>79</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6. Algunos tipos de puntas para lápiz de electrobisturi</w:t>
      </w:r>
      <w:r>
        <w:rPr>
          <w:noProof/>
        </w:rPr>
        <w:tab/>
      </w:r>
      <w:r>
        <w:rPr>
          <w:noProof/>
        </w:rPr>
        <w:fldChar w:fldCharType="begin"/>
      </w:r>
      <w:r>
        <w:rPr>
          <w:noProof/>
        </w:rPr>
        <w:instrText xml:space="preserve"> PAGEREF _Toc514505555 \h </w:instrText>
      </w:r>
      <w:r>
        <w:rPr>
          <w:noProof/>
        </w:rPr>
      </w:r>
      <w:r>
        <w:rPr>
          <w:noProof/>
        </w:rPr>
        <w:fldChar w:fldCharType="separate"/>
      </w:r>
      <w:r>
        <w:rPr>
          <w:noProof/>
        </w:rPr>
        <w:t>79</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7. Corte de carne de cerdo usando placa de retorno en brazo de paciente humano.</w:t>
      </w:r>
      <w:r>
        <w:rPr>
          <w:noProof/>
        </w:rPr>
        <w:tab/>
      </w:r>
      <w:r>
        <w:rPr>
          <w:noProof/>
        </w:rPr>
        <w:fldChar w:fldCharType="begin"/>
      </w:r>
      <w:r>
        <w:rPr>
          <w:noProof/>
        </w:rPr>
        <w:instrText xml:space="preserve"> PAGEREF _Toc514505556 \h </w:instrText>
      </w:r>
      <w:r>
        <w:rPr>
          <w:noProof/>
        </w:rPr>
      </w:r>
      <w:r>
        <w:rPr>
          <w:noProof/>
        </w:rPr>
        <w:fldChar w:fldCharType="separate"/>
      </w:r>
      <w:r>
        <w:rPr>
          <w:noProof/>
        </w:rPr>
        <w:t>80</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8. Banco de resistencias.</w:t>
      </w:r>
      <w:r>
        <w:rPr>
          <w:noProof/>
        </w:rPr>
        <w:tab/>
      </w:r>
      <w:r>
        <w:rPr>
          <w:noProof/>
        </w:rPr>
        <w:fldChar w:fldCharType="begin"/>
      </w:r>
      <w:r>
        <w:rPr>
          <w:noProof/>
        </w:rPr>
        <w:instrText xml:space="preserve"> PAGEREF _Toc514505557 \h </w:instrText>
      </w:r>
      <w:r>
        <w:rPr>
          <w:noProof/>
        </w:rPr>
      </w:r>
      <w:r>
        <w:rPr>
          <w:noProof/>
        </w:rPr>
        <w:fldChar w:fldCharType="separate"/>
      </w:r>
      <w:r>
        <w:rPr>
          <w:noProof/>
        </w:rPr>
        <w:t>81</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9. Etapa de prueba de potencia.</w:t>
      </w:r>
      <w:r>
        <w:rPr>
          <w:noProof/>
        </w:rPr>
        <w:tab/>
      </w:r>
      <w:r>
        <w:rPr>
          <w:noProof/>
        </w:rPr>
        <w:fldChar w:fldCharType="begin"/>
      </w:r>
      <w:r>
        <w:rPr>
          <w:noProof/>
        </w:rPr>
        <w:instrText xml:space="preserve"> PAGEREF _Toc514505558 \h </w:instrText>
      </w:r>
      <w:r>
        <w:rPr>
          <w:noProof/>
        </w:rPr>
      </w:r>
      <w:r>
        <w:rPr>
          <w:noProof/>
        </w:rPr>
        <w:fldChar w:fldCharType="separate"/>
      </w:r>
      <w:r>
        <w:rPr>
          <w:noProof/>
        </w:rPr>
        <w:t>82</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0. Forma de señal de salida de la etapa de potencia.</w:t>
      </w:r>
      <w:r>
        <w:rPr>
          <w:noProof/>
        </w:rPr>
        <w:tab/>
      </w:r>
      <w:r>
        <w:rPr>
          <w:noProof/>
        </w:rPr>
        <w:fldChar w:fldCharType="begin"/>
      </w:r>
      <w:r>
        <w:rPr>
          <w:noProof/>
        </w:rPr>
        <w:instrText xml:space="preserve"> PAGEREF _Toc514505559 \h </w:instrText>
      </w:r>
      <w:r>
        <w:rPr>
          <w:noProof/>
        </w:rPr>
      </w:r>
      <w:r>
        <w:rPr>
          <w:noProof/>
        </w:rPr>
        <w:fldChar w:fldCharType="separate"/>
      </w:r>
      <w:r>
        <w:rPr>
          <w:noProof/>
        </w:rPr>
        <w:t>83</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1. Curva de potencia corte puro 30 Watts</w:t>
      </w:r>
      <w:r>
        <w:rPr>
          <w:noProof/>
        </w:rPr>
        <w:tab/>
      </w:r>
      <w:r>
        <w:rPr>
          <w:noProof/>
        </w:rPr>
        <w:fldChar w:fldCharType="begin"/>
      </w:r>
      <w:r>
        <w:rPr>
          <w:noProof/>
        </w:rPr>
        <w:instrText xml:space="preserve"> PAGEREF _Toc514505560 \h </w:instrText>
      </w:r>
      <w:r>
        <w:rPr>
          <w:noProof/>
        </w:rPr>
      </w:r>
      <w:r>
        <w:rPr>
          <w:noProof/>
        </w:rPr>
        <w:fldChar w:fldCharType="separate"/>
      </w:r>
      <w:r>
        <w:rPr>
          <w:noProof/>
        </w:rPr>
        <w:t>83</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40 Watts</w:t>
      </w:r>
      <w:r>
        <w:rPr>
          <w:noProof/>
        </w:rPr>
        <w:tab/>
      </w:r>
      <w:r>
        <w:rPr>
          <w:noProof/>
        </w:rPr>
        <w:fldChar w:fldCharType="begin"/>
      </w:r>
      <w:r>
        <w:rPr>
          <w:noProof/>
        </w:rPr>
        <w:instrText xml:space="preserve"> PAGEREF _Toc514505561 \h </w:instrText>
      </w:r>
      <w:r>
        <w:rPr>
          <w:noProof/>
        </w:rPr>
      </w:r>
      <w:r>
        <w:rPr>
          <w:noProof/>
        </w:rPr>
        <w:fldChar w:fldCharType="separate"/>
      </w:r>
      <w:r>
        <w:rPr>
          <w:noProof/>
        </w:rPr>
        <w:t>8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3. Analizador de electrobisturi Fluke QA-ES II.</w:t>
      </w:r>
      <w:r>
        <w:rPr>
          <w:noProof/>
        </w:rPr>
        <w:tab/>
      </w:r>
      <w:r>
        <w:rPr>
          <w:noProof/>
        </w:rPr>
        <w:fldChar w:fldCharType="begin"/>
      </w:r>
      <w:r>
        <w:rPr>
          <w:noProof/>
        </w:rPr>
        <w:instrText xml:space="preserve"> PAGEREF _Toc514505562 \h </w:instrText>
      </w:r>
      <w:r>
        <w:rPr>
          <w:noProof/>
        </w:rPr>
      </w:r>
      <w:r>
        <w:rPr>
          <w:noProof/>
        </w:rPr>
        <w:fldChar w:fldCharType="separate"/>
      </w:r>
      <w:r>
        <w:rPr>
          <w:noProof/>
        </w:rPr>
        <w:t>84</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4. Electrobisturí conectado a QA-ES II Electrosurgery Analyzer para pruebas de potencia.</w:t>
      </w:r>
      <w:r>
        <w:rPr>
          <w:noProof/>
        </w:rPr>
        <w:tab/>
      </w:r>
      <w:r>
        <w:rPr>
          <w:noProof/>
        </w:rPr>
        <w:fldChar w:fldCharType="begin"/>
      </w:r>
      <w:r>
        <w:rPr>
          <w:noProof/>
        </w:rPr>
        <w:instrText xml:space="preserve"> PAGEREF _Toc514505563 \h </w:instrText>
      </w:r>
      <w:r>
        <w:rPr>
          <w:noProof/>
        </w:rPr>
      </w:r>
      <w:r>
        <w:rPr>
          <w:noProof/>
        </w:rPr>
        <w:fldChar w:fldCharType="separate"/>
      </w:r>
      <w:r>
        <w:rPr>
          <w:noProof/>
        </w:rPr>
        <w:t>85</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5. Resultado en pantalla de potencia para 25 Watts.</w:t>
      </w:r>
      <w:r>
        <w:rPr>
          <w:noProof/>
        </w:rPr>
        <w:tab/>
      </w:r>
      <w:r>
        <w:rPr>
          <w:noProof/>
        </w:rPr>
        <w:fldChar w:fldCharType="begin"/>
      </w:r>
      <w:r>
        <w:rPr>
          <w:noProof/>
        </w:rPr>
        <w:instrText xml:space="preserve"> PAGEREF _Toc514505564 \h </w:instrText>
      </w:r>
      <w:r>
        <w:rPr>
          <w:noProof/>
        </w:rPr>
      </w:r>
      <w:r>
        <w:rPr>
          <w:noProof/>
        </w:rPr>
        <w:fldChar w:fldCharType="separate"/>
      </w:r>
      <w:r>
        <w:rPr>
          <w:noProof/>
        </w:rPr>
        <w:t>85</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lastRenderedPageBreak/>
        <w:t>Figura 66. Resultado en pantalla de potencia para 35 Watts.</w:t>
      </w:r>
      <w:r>
        <w:rPr>
          <w:noProof/>
        </w:rPr>
        <w:tab/>
      </w:r>
      <w:r>
        <w:rPr>
          <w:noProof/>
        </w:rPr>
        <w:fldChar w:fldCharType="begin"/>
      </w:r>
      <w:r>
        <w:rPr>
          <w:noProof/>
        </w:rPr>
        <w:instrText xml:space="preserve"> PAGEREF _Toc514505565 \h </w:instrText>
      </w:r>
      <w:r>
        <w:rPr>
          <w:noProof/>
        </w:rPr>
      </w:r>
      <w:r>
        <w:rPr>
          <w:noProof/>
        </w:rPr>
        <w:fldChar w:fldCharType="separate"/>
      </w:r>
      <w:r>
        <w:rPr>
          <w:noProof/>
        </w:rPr>
        <w:t>86</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59. Onda de Corte Puro</w:t>
      </w:r>
      <w:r>
        <w:rPr>
          <w:noProof/>
        </w:rPr>
        <w:tab/>
      </w:r>
      <w:r>
        <w:rPr>
          <w:noProof/>
        </w:rPr>
        <w:fldChar w:fldCharType="begin"/>
      </w:r>
      <w:r>
        <w:rPr>
          <w:noProof/>
        </w:rPr>
        <w:instrText xml:space="preserve"> PAGEREF _Toc514505566 \h </w:instrText>
      </w:r>
      <w:r>
        <w:rPr>
          <w:noProof/>
        </w:rPr>
      </w:r>
      <w:r>
        <w:rPr>
          <w:noProof/>
        </w:rPr>
        <w:fldChar w:fldCharType="separate"/>
      </w:r>
      <w:r>
        <w:rPr>
          <w:noProof/>
        </w:rPr>
        <w:t>8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7. Fluke ESA615 Electrical Safety Analyzer</w:t>
      </w:r>
      <w:r>
        <w:rPr>
          <w:noProof/>
        </w:rPr>
        <w:tab/>
      </w:r>
      <w:r>
        <w:rPr>
          <w:noProof/>
        </w:rPr>
        <w:fldChar w:fldCharType="begin"/>
      </w:r>
      <w:r>
        <w:rPr>
          <w:noProof/>
        </w:rPr>
        <w:instrText xml:space="preserve"> PAGEREF _Toc514505567 \h </w:instrText>
      </w:r>
      <w:r>
        <w:rPr>
          <w:noProof/>
        </w:rPr>
      </w:r>
      <w:r>
        <w:rPr>
          <w:noProof/>
        </w:rPr>
        <w:fldChar w:fldCharType="separate"/>
      </w:r>
      <w:r>
        <w:rPr>
          <w:noProof/>
        </w:rPr>
        <w:t>96</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8. Configuración del Fluke ESA615 para pruebas técnicas de norma IEC60601-1.</w:t>
      </w:r>
      <w:r>
        <w:rPr>
          <w:noProof/>
        </w:rPr>
        <w:tab/>
      </w:r>
      <w:r>
        <w:rPr>
          <w:noProof/>
        </w:rPr>
        <w:fldChar w:fldCharType="begin"/>
      </w:r>
      <w:r>
        <w:rPr>
          <w:noProof/>
        </w:rPr>
        <w:instrText xml:space="preserve"> PAGEREF _Toc514505568 \h </w:instrText>
      </w:r>
      <w:r>
        <w:rPr>
          <w:noProof/>
        </w:rPr>
      </w:r>
      <w:r>
        <w:rPr>
          <w:noProof/>
        </w:rPr>
        <w:fldChar w:fldCharType="separate"/>
      </w:r>
      <w:r>
        <w:rPr>
          <w:noProof/>
        </w:rPr>
        <w:t>96</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69. Equipo de electrocirugía conectado a Fluke ESA615</w:t>
      </w:r>
      <w:r>
        <w:rPr>
          <w:noProof/>
        </w:rPr>
        <w:tab/>
      </w:r>
      <w:r>
        <w:rPr>
          <w:noProof/>
        </w:rPr>
        <w:fldChar w:fldCharType="begin"/>
      </w:r>
      <w:r>
        <w:rPr>
          <w:noProof/>
        </w:rPr>
        <w:instrText xml:space="preserve"> PAGEREF _Toc514505569 \h </w:instrText>
      </w:r>
      <w:r>
        <w:rPr>
          <w:noProof/>
        </w:rPr>
      </w:r>
      <w:r>
        <w:rPr>
          <w:noProof/>
        </w:rPr>
        <w:fldChar w:fldCharType="separate"/>
      </w:r>
      <w:r>
        <w:rPr>
          <w:noProof/>
        </w:rPr>
        <w:t>97</w:t>
      </w:r>
      <w:r>
        <w:rPr>
          <w:noProof/>
        </w:rPr>
        <w:fldChar w:fldCharType="end"/>
      </w:r>
    </w:p>
    <w:p w:rsidR="00011BFA" w:rsidRDefault="00011BFA">
      <w:pPr>
        <w:pStyle w:val="Tabladeilustraciones"/>
        <w:tabs>
          <w:tab w:val="right" w:leader="dot" w:pos="9350"/>
        </w:tabs>
        <w:rPr>
          <w:rFonts w:asciiTheme="minorHAnsi" w:eastAsiaTheme="minorEastAsia" w:hAnsiTheme="minorHAnsi"/>
          <w:noProof/>
          <w:sz w:val="22"/>
          <w:lang w:eastAsia="es-CO"/>
        </w:rPr>
      </w:pPr>
      <w:r>
        <w:rPr>
          <w:noProof/>
        </w:rPr>
        <w:t>Figura 70. Autores del proyecto con equipo de SOLUMED en el laboratorio haciendo pruebas de potencia y seguridad.</w:t>
      </w:r>
      <w:r>
        <w:rPr>
          <w:noProof/>
        </w:rPr>
        <w:tab/>
      </w:r>
      <w:r>
        <w:rPr>
          <w:noProof/>
        </w:rPr>
        <w:fldChar w:fldCharType="begin"/>
      </w:r>
      <w:r>
        <w:rPr>
          <w:noProof/>
        </w:rPr>
        <w:instrText xml:space="preserve"> PAGEREF _Toc514505570 \h </w:instrText>
      </w:r>
      <w:r>
        <w:rPr>
          <w:noProof/>
        </w:rPr>
      </w:r>
      <w:r>
        <w:rPr>
          <w:noProof/>
        </w:rPr>
        <w:fldChar w:fldCharType="separate"/>
      </w:r>
      <w:r>
        <w:rPr>
          <w:noProof/>
        </w:rPr>
        <w:t>98</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7F73E0"/>
    <w:p w:rsidR="002C0A23" w:rsidRPr="00011BFA" w:rsidRDefault="00D51B1C" w:rsidP="002C0A23">
      <w:pPr>
        <w:jc w:val="center"/>
        <w:rPr>
          <w:b/>
        </w:rPr>
      </w:pPr>
      <w:r>
        <w:rPr>
          <w:b/>
          <w:lang w:val="es-ES"/>
        </w:rPr>
        <w:lastRenderedPageBreak/>
        <w:t>LISTA DE TABLAS</w:t>
      </w:r>
    </w:p>
    <w:p w:rsidR="002C0A23"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Pr>
          <w:noProof/>
        </w:rPr>
        <w:t>Tabla 1. Efectos de la Corriente de 60 Hz sobre el Cuerpo Humano.</w:t>
      </w:r>
      <w:r>
        <w:rPr>
          <w:noProof/>
        </w:rPr>
        <w:tab/>
      </w:r>
      <w:r>
        <w:rPr>
          <w:noProof/>
        </w:rPr>
        <w:fldChar w:fldCharType="begin"/>
      </w:r>
      <w:r>
        <w:rPr>
          <w:noProof/>
        </w:rPr>
        <w:instrText xml:space="preserve"> PAGEREF _Toc514505731 \h </w:instrText>
      </w:r>
      <w:r>
        <w:rPr>
          <w:noProof/>
        </w:rPr>
      </w:r>
      <w:r>
        <w:rPr>
          <w:noProof/>
        </w:rPr>
        <w:fldChar w:fldCharType="separate"/>
      </w:r>
      <w:r>
        <w:rPr>
          <w:noProof/>
        </w:rPr>
        <w:t>9</w:t>
      </w:r>
      <w:r>
        <w:rPr>
          <w:noProof/>
        </w:rPr>
        <w:fldChar w:fldCharType="end"/>
      </w:r>
    </w:p>
    <w:p w:rsidR="002C0A23" w:rsidRDefault="002C0A23">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05732 \h </w:instrText>
      </w:r>
      <w:r>
        <w:rPr>
          <w:noProof/>
        </w:rPr>
      </w:r>
      <w:r>
        <w:rPr>
          <w:noProof/>
        </w:rPr>
        <w:fldChar w:fldCharType="separate"/>
      </w:r>
      <w:r>
        <w:rPr>
          <w:noProof/>
        </w:rPr>
        <w:t>18</w:t>
      </w:r>
      <w:r>
        <w:rPr>
          <w:noProof/>
        </w:rPr>
        <w:fldChar w:fldCharType="end"/>
      </w:r>
    </w:p>
    <w:p w:rsidR="002C0A23" w:rsidRDefault="002C0A23">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05733 \h </w:instrText>
      </w:r>
      <w:r>
        <w:rPr>
          <w:noProof/>
        </w:rPr>
      </w:r>
      <w:r>
        <w:rPr>
          <w:noProof/>
        </w:rPr>
        <w:fldChar w:fldCharType="separate"/>
      </w:r>
      <w:r>
        <w:rPr>
          <w:noProof/>
        </w:rPr>
        <w:t>24</w:t>
      </w:r>
      <w:r>
        <w:rPr>
          <w:noProof/>
        </w:rPr>
        <w:fldChar w:fldCharType="end"/>
      </w:r>
    </w:p>
    <w:p w:rsidR="002C0A23" w:rsidRDefault="002C0A23">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05734 \h </w:instrText>
      </w:r>
      <w:r>
        <w:rPr>
          <w:noProof/>
        </w:rPr>
      </w:r>
      <w:r>
        <w:rPr>
          <w:noProof/>
        </w:rPr>
        <w:fldChar w:fldCharType="separate"/>
      </w:r>
      <w:r>
        <w:rPr>
          <w:noProof/>
        </w:rPr>
        <w:t>38</w:t>
      </w:r>
      <w:r>
        <w:rPr>
          <w:noProof/>
        </w:rPr>
        <w:fldChar w:fldCharType="end"/>
      </w:r>
    </w:p>
    <w:p w:rsidR="002C0A23" w:rsidRDefault="002C0A23">
      <w:pPr>
        <w:pStyle w:val="Tabladeilustraciones"/>
        <w:tabs>
          <w:tab w:val="right" w:leader="dot" w:pos="9350"/>
        </w:tabs>
        <w:rPr>
          <w:rFonts w:asciiTheme="minorHAnsi" w:eastAsiaTheme="minorEastAsia" w:hAnsiTheme="minorHAnsi"/>
          <w:noProof/>
          <w:sz w:val="22"/>
          <w:lang w:eastAsia="es-CO"/>
        </w:rPr>
      </w:pPr>
      <w:r>
        <w:rPr>
          <w:noProof/>
        </w:rPr>
        <w:t>Tabla 5.</w:t>
      </w:r>
      <w:r w:rsidRPr="00EB45B3">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05735 \h </w:instrText>
      </w:r>
      <w:r>
        <w:rPr>
          <w:noProof/>
        </w:rPr>
      </w:r>
      <w:r>
        <w:rPr>
          <w:noProof/>
        </w:rPr>
        <w:fldChar w:fldCharType="separate"/>
      </w:r>
      <w:r>
        <w:rPr>
          <w:noProof/>
        </w:rPr>
        <w:t>53</w:t>
      </w:r>
      <w:r>
        <w:rPr>
          <w:noProof/>
        </w:rPr>
        <w:fldChar w:fldCharType="end"/>
      </w:r>
    </w:p>
    <w:p w:rsidR="002C0A23" w:rsidRDefault="002C0A23">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05736 \h </w:instrText>
      </w:r>
      <w:r>
        <w:rPr>
          <w:noProof/>
        </w:rPr>
      </w:r>
      <w:r>
        <w:rPr>
          <w:noProof/>
        </w:rPr>
        <w:fldChar w:fldCharType="separate"/>
      </w:r>
      <w:r>
        <w:rPr>
          <w:noProof/>
        </w:rPr>
        <w:t>58</w:t>
      </w:r>
      <w:r>
        <w:rPr>
          <w:noProof/>
        </w:rPr>
        <w:fldChar w:fldCharType="end"/>
      </w:r>
    </w:p>
    <w:p w:rsidR="002C0A23" w:rsidRPr="007F73E0" w:rsidRDefault="002C0A23" w:rsidP="007F73E0">
      <w:r>
        <w:fldChar w:fldCharType="end"/>
      </w:r>
    </w:p>
    <w:p w:rsidR="002844BB" w:rsidRDefault="00CD2468" w:rsidP="00CD2468">
      <w:pPr>
        <w:pStyle w:val="Ttulo1"/>
      </w:pPr>
      <w:bookmarkStart w:id="2" w:name="_Toc514505419"/>
      <w:r>
        <w:t>Introducción</w:t>
      </w:r>
      <w:bookmarkEnd w:id="0"/>
      <w:bookmarkEnd w:id="2"/>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 xml:space="preserve">del producto creado. Para ello el proyecto se dividió en módulos </w:t>
      </w:r>
      <w:r w:rsidR="00B40954" w:rsidRPr="00596381">
        <w:rPr>
          <w:highlight w:val="lightGray"/>
        </w:rPr>
        <w:lastRenderedPageBreak/>
        <w:t>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p>
    <w:p w:rsidR="00246DB9" w:rsidRDefault="00246DB9" w:rsidP="00246DB9">
      <w:pPr>
        <w:pStyle w:val="Ttulo1"/>
      </w:pPr>
      <w:bookmarkStart w:id="3" w:name="_Ref514375788"/>
      <w:bookmarkStart w:id="4" w:name="_Toc514505420"/>
      <w:r>
        <w:t>Fundamentos de la electrocirugía</w:t>
      </w:r>
      <w:bookmarkEnd w:id="3"/>
      <w:bookmarkEnd w:id="4"/>
    </w:p>
    <w:p w:rsidR="00246DB9" w:rsidRPr="00246DB9" w:rsidRDefault="00AC0A60" w:rsidP="00970D69">
      <w:pPr>
        <w:ind w:firstLine="0"/>
      </w:pPr>
      <w:r>
        <w:t>Entend</w:t>
      </w:r>
      <w:r w:rsidRPr="00A20000">
        <w:rPr>
          <w:highlight w:val="yellow"/>
        </w:rPr>
        <w:t xml:space="preserve">er el </w:t>
      </w:r>
      <w:r w:rsidR="00103804" w:rsidRPr="00A20000">
        <w:rPr>
          <w:highlight w:val="yellow"/>
        </w:rPr>
        <w:t>funcionamiento</w:t>
      </w:r>
      <w:r w:rsidRPr="00A20000">
        <w:rPr>
          <w:highlight w:val="yellow"/>
        </w:rPr>
        <w:t xml:space="preserve"> básico de cualquier equipo </w:t>
      </w:r>
      <w:r w:rsidR="0051571A" w:rsidRPr="00A20000">
        <w:rPr>
          <w:highlight w:val="yellow"/>
        </w:rPr>
        <w:t>electro médico</w:t>
      </w:r>
      <w:r w:rsidRPr="00A20000">
        <w:rPr>
          <w:highlight w:val="yellow"/>
        </w:rPr>
        <w:t xml:space="preserve"> y l</w:t>
      </w:r>
      <w:r>
        <w:t xml:space="preserve">os fundamentos </w:t>
      </w:r>
      <w:r w:rsidR="00EF1695">
        <w:t>médicos sobre los que está basado es de vital importanc</w:t>
      </w:r>
      <w:r w:rsidR="00C502AC">
        <w:t>ia</w:t>
      </w:r>
      <w:r w:rsidR="00094140">
        <w:t>, para un correcto uso</w:t>
      </w:r>
      <w:r w:rsidR="00C502AC">
        <w:t>, en e</w:t>
      </w:r>
      <w:r w:rsidR="00CC778A">
        <w:t xml:space="preserve">l </w:t>
      </w:r>
      <w:r w:rsidR="00A53181">
        <w:t>caso de un equipo</w:t>
      </w:r>
      <w:r w:rsidR="00137A81">
        <w:t xml:space="preserve"> de</w:t>
      </w:r>
      <w:r w:rsidR="00A53181">
        <w:t xml:space="preserve"> </w:t>
      </w:r>
      <w:r w:rsidR="00137A81">
        <w:t>electro cirugía</w:t>
      </w:r>
      <w:r w:rsidR="000A5E5D">
        <w:t>, es i</w:t>
      </w:r>
      <w:r w:rsidR="00DA03BF">
        <w:t>mportante que los operarios,</w:t>
      </w:r>
      <w:r w:rsidR="000A5E5D">
        <w:t xml:space="preserve"> diseñadores y técnicos de mantenimiento tengan las nociones básicas del funcion</w:t>
      </w:r>
      <w:r w:rsidR="00D6639A">
        <w:t>amiento de este tipo de equipos, tanto en la parte técnica como en la parte médica, por lo cual este capítulo sirve para dar</w:t>
      </w:r>
      <w:r w:rsidR="00A53181">
        <w:t xml:space="preserve"> </w:t>
      </w:r>
      <w:r w:rsidR="00D6639A">
        <w:t xml:space="preserve">las bases mínimas necesarias para la compresión del funcionamiento y cuidado que se debe tener con </w:t>
      </w:r>
      <w:r w:rsidR="00D6639A" w:rsidRPr="00A20000">
        <w:rPr>
          <w:highlight w:val="yellow"/>
        </w:rPr>
        <w:t>esta c</w:t>
      </w:r>
      <w:r w:rsidR="00D6639A">
        <w:t>lase de equipos.</w:t>
      </w:r>
    </w:p>
    <w:p w:rsidR="00246DB9" w:rsidRDefault="0071106A" w:rsidP="0099113E">
      <w:pPr>
        <w:pStyle w:val="Ttulo2"/>
      </w:pPr>
      <w:bookmarkStart w:id="5" w:name="_Ref507573911"/>
      <w:bookmarkStart w:id="6" w:name="_Ref507573968"/>
      <w:bookmarkStart w:id="7" w:name="_Toc514505421"/>
      <w:r>
        <w:t>La e</w:t>
      </w:r>
      <w:r w:rsidR="00246DB9">
        <w:t>lectrocirugía</w:t>
      </w:r>
      <w:bookmarkEnd w:id="5"/>
      <w:bookmarkEnd w:id="6"/>
      <w:bookmarkEnd w:id="7"/>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 xml:space="preserve">mo concepto referente a </w:t>
      </w:r>
      <w:r w:rsidR="00664777">
        <w:lastRenderedPageBreak/>
        <w:t>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8" w:name="_Toc514505422"/>
      <w:r>
        <w:t>Efectos d</w:t>
      </w:r>
      <w:r w:rsidR="00F71179">
        <w:t>e la C</w:t>
      </w:r>
      <w:r>
        <w:t xml:space="preserve">orriente </w:t>
      </w:r>
      <w:r w:rsidR="00F71179">
        <w:t>E</w:t>
      </w:r>
      <w:r>
        <w:t xml:space="preserve">léctrica </w:t>
      </w:r>
      <w:r w:rsidR="00F71179">
        <w:t>sobre los T</w:t>
      </w:r>
      <w:r>
        <w:t>ejidos</w:t>
      </w:r>
      <w:bookmarkEnd w:id="8"/>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9" w:name="_Ref514348542"/>
      <w:bookmarkStart w:id="10" w:name="_Toc514505731"/>
      <w:r>
        <w:t xml:space="preserve">Tabla </w:t>
      </w:r>
      <w:r w:rsidR="0012254C">
        <w:fldChar w:fldCharType="begin"/>
      </w:r>
      <w:r w:rsidR="0012254C">
        <w:instrText xml:space="preserve"> SEQ Tabla \* ARABIC </w:instrText>
      </w:r>
      <w:r w:rsidR="0012254C">
        <w:fldChar w:fldCharType="separate"/>
      </w:r>
      <w:r w:rsidR="00353048">
        <w:rPr>
          <w:noProof/>
        </w:rPr>
        <w:t>1</w:t>
      </w:r>
      <w:r w:rsidR="0012254C">
        <w:rPr>
          <w:noProof/>
        </w:rPr>
        <w:fldChar w:fldCharType="end"/>
      </w:r>
      <w:bookmarkEnd w:id="9"/>
      <w:r>
        <w:t xml:space="preserve">. </w:t>
      </w:r>
      <w:r w:rsidRPr="00F63585">
        <w:t>Efectos de la Corriente de 60 Hz sobre el Cuerpo Humano.</w:t>
      </w:r>
      <w:bookmarkEnd w:id="10"/>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00E87FB1" w:rsidRPr="00E87FB1">
        <w:t>).</w:t>
      </w:r>
    </w:p>
    <w:p w:rsidR="00536EB3" w:rsidRDefault="00536EB3" w:rsidP="00536EB3">
      <w:pPr>
        <w:pStyle w:val="Descripcin"/>
        <w:keepNext/>
        <w:jc w:val="center"/>
      </w:pPr>
      <w:bookmarkStart w:id="11" w:name="_Ref514403934"/>
      <w:bookmarkStart w:id="12" w:name="_Toc514505500"/>
      <w:r>
        <w:t xml:space="preserve">Figura </w:t>
      </w:r>
      <w:r w:rsidR="0012254C">
        <w:fldChar w:fldCharType="begin"/>
      </w:r>
      <w:r w:rsidR="0012254C">
        <w:instrText xml:space="preserve"> SEQ Figura \* ARABIC </w:instrText>
      </w:r>
      <w:r w:rsidR="0012254C">
        <w:fldChar w:fldCharType="separate"/>
      </w:r>
      <w:r w:rsidR="00D44F57">
        <w:rPr>
          <w:noProof/>
        </w:rPr>
        <w:t>1</w:t>
      </w:r>
      <w:r w:rsidR="0012254C">
        <w:rPr>
          <w:noProof/>
        </w:rPr>
        <w:fldChar w:fldCharType="end"/>
      </w:r>
      <w:bookmarkEnd w:id="11"/>
      <w:r>
        <w:t xml:space="preserve">. </w:t>
      </w:r>
      <w:r w:rsidR="00262B93" w:rsidRPr="008C35E4">
        <w:rPr>
          <w:highlight w:val="yellow"/>
        </w:rPr>
        <w:t>Interacción</w:t>
      </w:r>
      <w:r w:rsidRPr="008C35E4">
        <w:rPr>
          <w:highlight w:val="yellow"/>
        </w:rPr>
        <w:t xml:space="preserve"> entre frecuencia de la corriente alterna y el efecto estimulante sobre las células</w:t>
      </w:r>
      <w:bookmarkEnd w:id="12"/>
    </w:p>
    <w:p w:rsidR="00536EB3" w:rsidRDefault="00536EB3" w:rsidP="00536EB3">
      <w:pPr>
        <w:jc w:val="center"/>
      </w:pPr>
      <w:r>
        <w:rPr>
          <w:noProof/>
          <w:lang w:eastAsia="es-CO"/>
        </w:rPr>
        <w:drawing>
          <wp:inline distT="0" distB="0" distL="0" distR="0" wp14:anchorId="728E5C54" wp14:editId="5A790065">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3" w:name="_Toc514505423"/>
      <w:r w:rsidRPr="00606440">
        <w:t>Bioimpedancia</w:t>
      </w:r>
      <w:bookmarkEnd w:id="13"/>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3226EC">
        <w:t>Este elemento son todos los órganos o tejidos que componen un ser vivo.</w:t>
      </w:r>
    </w:p>
    <w:p w:rsidR="00494CBB" w:rsidRDefault="00494CBB" w:rsidP="00494CBB">
      <w:r>
        <w:lastRenderedPageBreak/>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r w:rsidR="00903A38">
        <w:t>biológicos. (</w:t>
      </w:r>
      <w:r>
        <w:t>j. Oscar Casas Piedrafita, 1998)</w:t>
      </w:r>
    </w:p>
    <w:p w:rsidR="0026204E" w:rsidRDefault="00494CBB" w:rsidP="00494CBB">
      <w:r>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4" w:name="_Ref514348909"/>
      <w:bookmarkStart w:id="15" w:name="_Toc514505501"/>
      <w:r>
        <w:t xml:space="preserve">Figura </w:t>
      </w:r>
      <w:r w:rsidR="0012254C">
        <w:fldChar w:fldCharType="begin"/>
      </w:r>
      <w:r w:rsidR="0012254C">
        <w:instrText xml:space="preserve"> SEQ Figura \* ARABIC </w:instrText>
      </w:r>
      <w:r w:rsidR="0012254C">
        <w:fldChar w:fldCharType="separate"/>
      </w:r>
      <w:r w:rsidR="00D44F57">
        <w:rPr>
          <w:noProof/>
        </w:rPr>
        <w:t>2</w:t>
      </w:r>
      <w:r w:rsidR="0012254C">
        <w:rPr>
          <w:noProof/>
        </w:rPr>
        <w:fldChar w:fldCharType="end"/>
      </w:r>
      <w:bookmarkEnd w:id="14"/>
      <w:r>
        <w:t xml:space="preserve">. </w:t>
      </w:r>
      <w:r w:rsidRPr="00494CBB">
        <w:t>Modelo del sistema fisiológico unicelular</w:t>
      </w:r>
      <w:bookmarkEnd w:id="15"/>
    </w:p>
    <w:p w:rsidR="00494CBB" w:rsidRDefault="00494CBB" w:rsidP="00494CBB">
      <w:pPr>
        <w:jc w:val="center"/>
      </w:pPr>
      <w:r>
        <w:rPr>
          <w:noProof/>
          <w:lang w:eastAsia="es-CO"/>
        </w:rPr>
        <w:drawing>
          <wp:inline distT="0" distB="0" distL="0" distR="0" wp14:anchorId="6F110286" wp14:editId="7A9AB4B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6" w:name="_Toc514505424"/>
      <w:r>
        <w:t>El Electrobisturí</w:t>
      </w:r>
      <w:bookmarkEnd w:id="16"/>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7" w:name="_Ref514274515"/>
      <w:bookmarkStart w:id="18" w:name="_Toc514505502"/>
      <w:r>
        <w:t xml:space="preserve">Figura </w:t>
      </w:r>
      <w:r w:rsidR="0012254C">
        <w:fldChar w:fldCharType="begin"/>
      </w:r>
      <w:r w:rsidR="0012254C">
        <w:instrText xml:space="preserve"> SEQ Figura \* ARABIC </w:instrText>
      </w:r>
      <w:r w:rsidR="0012254C">
        <w:fldChar w:fldCharType="separate"/>
      </w:r>
      <w:r w:rsidR="00D44F57">
        <w:rPr>
          <w:noProof/>
        </w:rPr>
        <w:t>3</w:t>
      </w:r>
      <w:r w:rsidR="0012254C">
        <w:rPr>
          <w:noProof/>
        </w:rPr>
        <w:fldChar w:fldCharType="end"/>
      </w:r>
      <w:bookmarkEnd w:id="17"/>
      <w:r w:rsidR="00B55672">
        <w:t>.</w:t>
      </w:r>
      <w:r w:rsidR="008E53E8">
        <w:t xml:space="preserve"> Representación</w:t>
      </w:r>
      <w:r w:rsidR="00BD7680">
        <w:t xml:space="preserve"> de técnica a) monopolar y b) bipolar</w:t>
      </w:r>
      <w:bookmarkEnd w:id="18"/>
    </w:p>
    <w:p w:rsidR="00820840" w:rsidRDefault="00480579" w:rsidP="007D7EBA">
      <w:r>
        <w:rPr>
          <w:noProof/>
          <w:lang w:eastAsia="es-CO"/>
        </w:rPr>
        <w:drawing>
          <wp:inline distT="0" distB="0" distL="0" distR="0" wp14:anchorId="1C14530F" wp14:editId="52C33A4B">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lastRenderedPageBreak/>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9" w:name="_Toc514505425"/>
      <w:r w:rsidRPr="00A65E3B">
        <w:t>Funcionamiento Básico de un Electrobisturí</w:t>
      </w:r>
      <w:bookmarkEnd w:id="19"/>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20" w:name="_Toc514505426"/>
      <w:r>
        <w:t>Modos de Trabajo</w:t>
      </w:r>
      <w:bookmarkEnd w:id="20"/>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21" w:name="_Ref514349334"/>
      <w:bookmarkStart w:id="22" w:name="_Toc514505503"/>
      <w:r>
        <w:lastRenderedPageBreak/>
        <w:t xml:space="preserve">Figura </w:t>
      </w:r>
      <w:r w:rsidR="0012254C">
        <w:fldChar w:fldCharType="begin"/>
      </w:r>
      <w:r w:rsidR="0012254C">
        <w:instrText xml:space="preserve"> SEQ Figura \* ARABIC </w:instrText>
      </w:r>
      <w:r w:rsidR="0012254C">
        <w:fldChar w:fldCharType="separate"/>
      </w:r>
      <w:r w:rsidR="00D44F57">
        <w:rPr>
          <w:noProof/>
        </w:rPr>
        <w:t>4</w:t>
      </w:r>
      <w:r w:rsidR="0012254C">
        <w:rPr>
          <w:noProof/>
        </w:rPr>
        <w:fldChar w:fldCharType="end"/>
      </w:r>
      <w:bookmarkEnd w:id="21"/>
      <w:r>
        <w:t xml:space="preserve">. </w:t>
      </w:r>
      <w:r w:rsidR="004D7C72">
        <w:t>Efectos de diferentes cortes sobre tejido.</w:t>
      </w:r>
      <w:bookmarkEnd w:id="22"/>
    </w:p>
    <w:p w:rsidR="00833EC2" w:rsidRDefault="00833EC2" w:rsidP="00833EC2">
      <w:pPr>
        <w:jc w:val="center"/>
      </w:pPr>
      <w:r>
        <w:rPr>
          <w:noProof/>
          <w:lang w:eastAsia="es-CO"/>
        </w:rPr>
        <w:drawing>
          <wp:inline distT="0" distB="0" distL="0" distR="0" wp14:anchorId="26A032E7" wp14:editId="6ACD91B8">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23" w:name="_Ref514275679"/>
      <w:bookmarkStart w:id="24" w:name="_Toc514505504"/>
      <w:r>
        <w:lastRenderedPageBreak/>
        <w:t xml:space="preserve">Figura </w:t>
      </w:r>
      <w:r w:rsidR="0012254C">
        <w:fldChar w:fldCharType="begin"/>
      </w:r>
      <w:r w:rsidR="0012254C">
        <w:instrText xml:space="preserve"> SEQ Figura \* ARABIC </w:instrText>
      </w:r>
      <w:r w:rsidR="0012254C">
        <w:fldChar w:fldCharType="separate"/>
      </w:r>
      <w:r w:rsidR="00D44F57">
        <w:rPr>
          <w:noProof/>
        </w:rPr>
        <w:t>5</w:t>
      </w:r>
      <w:r w:rsidR="0012254C">
        <w:rPr>
          <w:noProof/>
        </w:rPr>
        <w:fldChar w:fldCharType="end"/>
      </w:r>
      <w:bookmarkEnd w:id="23"/>
      <w:r>
        <w:t xml:space="preserve">. </w:t>
      </w:r>
      <w:r w:rsidR="00C82AF0">
        <w:t>Formas de ondas electroquirurgicas.</w:t>
      </w:r>
      <w:bookmarkEnd w:id="24"/>
    </w:p>
    <w:p w:rsidR="00BD3686" w:rsidRDefault="00BD3686" w:rsidP="00BD3686">
      <w:pPr>
        <w:pStyle w:val="Textoindependiente"/>
        <w:jc w:val="center"/>
      </w:pPr>
      <w:r>
        <w:rPr>
          <w:noProof/>
          <w:lang w:eastAsia="es-CO"/>
        </w:rPr>
        <w:drawing>
          <wp:inline distT="0" distB="0" distL="0" distR="0" wp14:anchorId="6B5C3CD2" wp14:editId="4C96439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25" w:name="_Toc514505427"/>
      <w:r>
        <w:t>Aplicaciones</w:t>
      </w:r>
      <w:bookmarkEnd w:id="25"/>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 xml:space="preserve">(C. </w:t>
      </w:r>
      <w:r w:rsidR="004A2625" w:rsidRPr="004A2625">
        <w:rPr>
          <w:noProof/>
        </w:rPr>
        <w:lastRenderedPageBreak/>
        <w:t>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lastRenderedPageBreak/>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6" w:name="_Ref514489161"/>
      <w:bookmarkStart w:id="27" w:name="_Toc514505428"/>
      <w:r>
        <w:t xml:space="preserve">Seguridad Eléctrica de los Procedimientos </w:t>
      </w:r>
      <w:r w:rsidR="00E07F5C">
        <w:t>Electro quirúrgicos</w:t>
      </w:r>
      <w:bookmarkEnd w:id="26"/>
      <w:bookmarkEnd w:id="27"/>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8" w:name="_Toc514505429"/>
      <w:r>
        <w:t>C</w:t>
      </w:r>
      <w:r w:rsidR="00FA7A96" w:rsidRPr="00FA7A96">
        <w:t>lasificación de riesgo de los dispositivos médicos</w:t>
      </w:r>
      <w:bookmarkEnd w:id="28"/>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lastRenderedPageBreak/>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bookmarkStart w:id="29" w:name="_Toc514505732"/>
      <w:r>
        <w:t xml:space="preserve">Tabla </w:t>
      </w:r>
      <w:r w:rsidR="0012254C">
        <w:fldChar w:fldCharType="begin"/>
      </w:r>
      <w:r w:rsidR="0012254C">
        <w:instrText xml:space="preserve"> SEQ Tabla \* ARABIC </w:instrText>
      </w:r>
      <w:r w:rsidR="0012254C">
        <w:fldChar w:fldCharType="separate"/>
      </w:r>
      <w:r w:rsidR="00353048">
        <w:rPr>
          <w:noProof/>
        </w:rPr>
        <w:t>2</w:t>
      </w:r>
      <w:r w:rsidR="0012254C">
        <w:rPr>
          <w:noProof/>
        </w:rPr>
        <w:fldChar w:fldCharType="end"/>
      </w:r>
      <w:r>
        <w:t xml:space="preserve">. </w:t>
      </w:r>
      <w:r w:rsidR="00CD112E">
        <w:t>Algunos ejemplos de cada nivel de riesgo.</w:t>
      </w:r>
      <w:bookmarkEnd w:id="29"/>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30" w:name="_Toc514505430"/>
      <w:r>
        <w:t>Normatividad</w:t>
      </w:r>
      <w:bookmarkEnd w:id="30"/>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referencia IEC-60601 con Mendeley</w:t>
      </w:r>
      <w:r w:rsidRPr="001228F3">
        <w:t>, cuyo documento es de libre descarga y se resume a continuación.</w:t>
      </w:r>
    </w:p>
    <w:p w:rsidR="00EE346D" w:rsidRPr="001228F3" w:rsidRDefault="00EE346D" w:rsidP="00EE346D">
      <w:r w:rsidRPr="001228F3">
        <w:lastRenderedPageBreak/>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lastRenderedPageBreak/>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lastRenderedPageBreak/>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lastRenderedPageBreak/>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1" w:name="_Toc514505431"/>
      <w:r>
        <w:t>Recomendaciones de uso</w:t>
      </w:r>
      <w:r w:rsidR="009B1F33">
        <w:t xml:space="preserve"> de equipos electroquirugicos</w:t>
      </w:r>
      <w:r w:rsidR="003629DE">
        <w:t>.</w:t>
      </w:r>
      <w:bookmarkEnd w:id="31"/>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 xml:space="preserve">eará un camino </w:t>
      </w:r>
      <w:r w:rsidR="005C365F">
        <w:lastRenderedPageBreak/>
        <w:t>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2" w:name="_Toc514505432"/>
      <w:r>
        <w:t>Diseño de la unidad Electroquirúrgica</w:t>
      </w:r>
      <w:bookmarkEnd w:id="32"/>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33" w:name="_Toc514505433"/>
      <w:r>
        <w:t>Criterio de Diseño</w:t>
      </w:r>
      <w:bookmarkEnd w:id="33"/>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34" w:name="_Ref514404078"/>
      <w:bookmarkStart w:id="35" w:name="_Toc514505733"/>
      <w:r>
        <w:t xml:space="preserve">Tabla </w:t>
      </w:r>
      <w:r w:rsidR="0012254C">
        <w:fldChar w:fldCharType="begin"/>
      </w:r>
      <w:r w:rsidR="0012254C">
        <w:instrText xml:space="preserve"> SEQ Tabla \* ARABIC </w:instrText>
      </w:r>
      <w:r w:rsidR="0012254C">
        <w:fldChar w:fldCharType="separate"/>
      </w:r>
      <w:r w:rsidR="00353048">
        <w:rPr>
          <w:noProof/>
        </w:rPr>
        <w:t>3</w:t>
      </w:r>
      <w:r w:rsidR="0012254C">
        <w:rPr>
          <w:noProof/>
        </w:rPr>
        <w:fldChar w:fldCharType="end"/>
      </w:r>
      <w:bookmarkEnd w:id="34"/>
      <w:r>
        <w:t>. Especificaciones Técnicas del Equipo.</w:t>
      </w:r>
      <w:bookmarkEnd w:id="35"/>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36" w:name="_Toc514505434"/>
      <w:r>
        <w:t>Diagrama de Bloques</w:t>
      </w:r>
      <w:bookmarkEnd w:id="36"/>
    </w:p>
    <w:p w:rsidR="00262B93" w:rsidRDefault="00262B93" w:rsidP="00262B93">
      <w:pPr>
        <w:pStyle w:val="Descripcin"/>
        <w:keepNext/>
        <w:jc w:val="center"/>
      </w:pPr>
      <w:bookmarkStart w:id="37" w:name="_Ref514404035"/>
      <w:bookmarkStart w:id="38" w:name="_Toc514505505"/>
      <w:r>
        <w:t xml:space="preserve">Figura </w:t>
      </w:r>
      <w:r w:rsidR="0012254C">
        <w:fldChar w:fldCharType="begin"/>
      </w:r>
      <w:r w:rsidR="0012254C">
        <w:instrText xml:space="preserve"> SEQ Figura \* ARABIC </w:instrText>
      </w:r>
      <w:r w:rsidR="0012254C">
        <w:fldChar w:fldCharType="separate"/>
      </w:r>
      <w:r w:rsidR="00D44F57">
        <w:rPr>
          <w:noProof/>
        </w:rPr>
        <w:t>6</w:t>
      </w:r>
      <w:r w:rsidR="0012254C">
        <w:rPr>
          <w:noProof/>
        </w:rPr>
        <w:fldChar w:fldCharType="end"/>
      </w:r>
      <w:bookmarkEnd w:id="37"/>
      <w:r>
        <w:t>. Diagrama de Bloques del Electrobisturi.</w:t>
      </w:r>
      <w:bookmarkEnd w:id="38"/>
    </w:p>
    <w:p w:rsidR="00EA7A40" w:rsidRDefault="002D157C" w:rsidP="00EA7A40">
      <w:pPr>
        <w:keepNext/>
      </w:pPr>
      <w:r>
        <w:rPr>
          <w:noProof/>
          <w:lang w:eastAsia="es-CO"/>
        </w:rPr>
        <w:drawing>
          <wp:inline distT="0" distB="0" distL="0" distR="0" wp14:anchorId="3BABE913" wp14:editId="4D1942FC">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9" w:name="_Toc514505435"/>
      <w:r>
        <w:lastRenderedPageBreak/>
        <w:t>Diseño de Módulos Principales</w:t>
      </w:r>
      <w:bookmarkEnd w:id="39"/>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40" w:name="_Ref514404262"/>
      <w:bookmarkStart w:id="41" w:name="_Toc514505506"/>
      <w:r>
        <w:t xml:space="preserve">Figura </w:t>
      </w:r>
      <w:r w:rsidR="0012254C">
        <w:fldChar w:fldCharType="begin"/>
      </w:r>
      <w:r w:rsidR="0012254C">
        <w:instrText xml:space="preserve"> SEQ Figura \* ARABIC </w:instrText>
      </w:r>
      <w:r w:rsidR="0012254C">
        <w:fldChar w:fldCharType="separate"/>
      </w:r>
      <w:r w:rsidR="00D44F57">
        <w:rPr>
          <w:noProof/>
        </w:rPr>
        <w:t>7</w:t>
      </w:r>
      <w:r w:rsidR="0012254C">
        <w:rPr>
          <w:noProof/>
        </w:rPr>
        <w:fldChar w:fldCharType="end"/>
      </w:r>
      <w:bookmarkEnd w:id="40"/>
      <w:r>
        <w:t>. Circuito impreso primera corrida de PCB</w:t>
      </w:r>
      <w:bookmarkEnd w:id="41"/>
    </w:p>
    <w:p w:rsidR="00816C8B" w:rsidRDefault="00F65EA2" w:rsidP="008B05C9">
      <w:pPr>
        <w:keepNext/>
        <w:jc w:val="center"/>
      </w:pPr>
      <w:r>
        <w:rPr>
          <w:noProof/>
          <w:lang w:eastAsia="es-CO"/>
        </w:rPr>
        <w:drawing>
          <wp:inline distT="0" distB="0" distL="0" distR="0" wp14:anchorId="5D2BA984" wp14:editId="6F13235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42" w:name="_Ref514353252"/>
      <w:bookmarkStart w:id="43" w:name="_Toc514505507"/>
      <w:r>
        <w:lastRenderedPageBreak/>
        <w:t xml:space="preserve">Figura </w:t>
      </w:r>
      <w:r w:rsidR="0012254C">
        <w:fldChar w:fldCharType="begin"/>
      </w:r>
      <w:r w:rsidR="0012254C">
        <w:instrText xml:space="preserve"> SEQ Figura \* ARABIC </w:instrText>
      </w:r>
      <w:r w:rsidR="0012254C">
        <w:fldChar w:fldCharType="separate"/>
      </w:r>
      <w:r w:rsidR="00D44F57">
        <w:rPr>
          <w:noProof/>
        </w:rPr>
        <w:t>8</w:t>
      </w:r>
      <w:r w:rsidR="0012254C">
        <w:rPr>
          <w:noProof/>
        </w:rPr>
        <w:fldChar w:fldCharType="end"/>
      </w:r>
      <w:bookmarkEnd w:id="42"/>
      <w:r>
        <w:t xml:space="preserve">. </w:t>
      </w:r>
      <w:r w:rsidRPr="00FA6FC0">
        <w:t>Estación de calor Marca Yihua YH-853AAA</w:t>
      </w:r>
      <w:bookmarkEnd w:id="43"/>
    </w:p>
    <w:p w:rsidR="00C52AEA" w:rsidRDefault="00C52AEA" w:rsidP="00FA6FC0">
      <w:pPr>
        <w:keepNext/>
        <w:jc w:val="center"/>
      </w:pPr>
      <w:r>
        <w:rPr>
          <w:noProof/>
          <w:lang w:eastAsia="es-CO"/>
        </w:rPr>
        <w:drawing>
          <wp:inline distT="0" distB="0" distL="0" distR="0" wp14:anchorId="4C3F9A25" wp14:editId="3F0959AE">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44" w:name="_Ref514353390"/>
      <w:bookmarkStart w:id="45" w:name="_Toc514505508"/>
      <w:r>
        <w:t xml:space="preserve">Figura </w:t>
      </w:r>
      <w:r w:rsidR="0012254C">
        <w:fldChar w:fldCharType="begin"/>
      </w:r>
      <w:r w:rsidR="0012254C">
        <w:instrText xml:space="preserve"> SEQ Figura \* ARABIC </w:instrText>
      </w:r>
      <w:r w:rsidR="0012254C">
        <w:fldChar w:fldCharType="separate"/>
      </w:r>
      <w:r w:rsidR="00D44F57">
        <w:rPr>
          <w:noProof/>
        </w:rPr>
        <w:t>9</w:t>
      </w:r>
      <w:r w:rsidR="0012254C">
        <w:rPr>
          <w:noProof/>
        </w:rPr>
        <w:fldChar w:fldCharType="end"/>
      </w:r>
      <w:bookmarkEnd w:id="44"/>
      <w:r>
        <w:t xml:space="preserve">. </w:t>
      </w:r>
      <w:r w:rsidRPr="002D134C">
        <w:t>Microscopi</w:t>
      </w:r>
      <w:r w:rsidR="00226A8E">
        <w:t>o digital zoom digital x200.</w:t>
      </w:r>
      <w:bookmarkEnd w:id="45"/>
    </w:p>
    <w:p w:rsidR="0097470C" w:rsidRDefault="0097470C" w:rsidP="002D134C">
      <w:pPr>
        <w:keepNext/>
        <w:jc w:val="center"/>
      </w:pPr>
      <w:r>
        <w:rPr>
          <w:noProof/>
          <w:lang w:eastAsia="es-CO"/>
        </w:rPr>
        <w:drawing>
          <wp:inline distT="0" distB="0" distL="0" distR="0" wp14:anchorId="64C232B0" wp14:editId="091F78E9">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46" w:name="_Ref514355414"/>
      <w:bookmarkStart w:id="47" w:name="_Toc514505509"/>
      <w:r>
        <w:lastRenderedPageBreak/>
        <w:t xml:space="preserve">Figura </w:t>
      </w:r>
      <w:r w:rsidR="0012254C">
        <w:fldChar w:fldCharType="begin"/>
      </w:r>
      <w:r w:rsidR="0012254C">
        <w:instrText xml:space="preserve"> SEQ Figura \* ARABIC </w:instrText>
      </w:r>
      <w:r w:rsidR="0012254C">
        <w:fldChar w:fldCharType="separate"/>
      </w:r>
      <w:r w:rsidR="00D44F57">
        <w:rPr>
          <w:noProof/>
        </w:rPr>
        <w:t>10</w:t>
      </w:r>
      <w:r w:rsidR="0012254C">
        <w:rPr>
          <w:noProof/>
        </w:rPr>
        <w:fldChar w:fldCharType="end"/>
      </w:r>
      <w:bookmarkEnd w:id="46"/>
      <w:r>
        <w:t xml:space="preserve">. </w:t>
      </w:r>
      <w:r w:rsidR="0077786B">
        <w:t>Tarjeta soldada, primera corrida de PCB</w:t>
      </w:r>
      <w:bookmarkEnd w:id="47"/>
    </w:p>
    <w:p w:rsidR="00FD5567" w:rsidRDefault="005758F1" w:rsidP="00332360">
      <w:pPr>
        <w:jc w:val="center"/>
        <w:rPr>
          <w:noProof/>
          <w:lang w:eastAsia="es-CO"/>
        </w:rPr>
      </w:pPr>
      <w:r>
        <w:rPr>
          <w:noProof/>
          <w:lang w:eastAsia="es-CO"/>
        </w:rPr>
        <w:drawing>
          <wp:inline distT="0" distB="0" distL="0" distR="0" wp14:anchorId="176E367F" wp14:editId="7A2D7449">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48" w:name="_Toc514505436"/>
      <w:r>
        <w:lastRenderedPageBreak/>
        <w:t>Control lógico principal</w:t>
      </w:r>
      <w:bookmarkEnd w:id="48"/>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49" w:name="_Ref514355648"/>
      <w:bookmarkStart w:id="50" w:name="_Toc514505510"/>
      <w:r>
        <w:t xml:space="preserve">Figura </w:t>
      </w:r>
      <w:r w:rsidR="0012254C">
        <w:fldChar w:fldCharType="begin"/>
      </w:r>
      <w:r w:rsidR="0012254C">
        <w:instrText xml:space="preserve"> SEQ Figura \* ARABIC </w:instrText>
      </w:r>
      <w:r w:rsidR="0012254C">
        <w:fldChar w:fldCharType="separate"/>
      </w:r>
      <w:r w:rsidR="00D44F57">
        <w:rPr>
          <w:noProof/>
        </w:rPr>
        <w:t>11</w:t>
      </w:r>
      <w:r w:rsidR="0012254C">
        <w:rPr>
          <w:noProof/>
        </w:rPr>
        <w:fldChar w:fldCharType="end"/>
      </w:r>
      <w:bookmarkEnd w:id="49"/>
      <w:r>
        <w:t xml:space="preserve">. ATmega238P </w:t>
      </w:r>
      <w:r w:rsidRPr="00530EC2">
        <w:t>32-TQFP (7x7)</w:t>
      </w:r>
      <w:r>
        <w:t>.</w:t>
      </w:r>
      <w:bookmarkEnd w:id="50"/>
    </w:p>
    <w:p w:rsidR="00197606" w:rsidRDefault="00AE1DAD" w:rsidP="00AE1DAD">
      <w:pPr>
        <w:ind w:firstLine="0"/>
        <w:jc w:val="center"/>
      </w:pPr>
      <w:r>
        <w:rPr>
          <w:noProof/>
          <w:lang w:eastAsia="es-CO"/>
        </w:rPr>
        <w:drawing>
          <wp:inline distT="0" distB="0" distL="0" distR="0" wp14:anchorId="3CD2FFAB" wp14:editId="05A71360">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t>a esto</w:t>
      </w:r>
      <w:r w:rsidR="00D15E13">
        <w:t xml:space="preserve"> </w:t>
      </w:r>
      <w:r w:rsidR="00D15E13">
        <w:lastRenderedPageBreak/>
        <w:t>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1" w:name="_Toc514505437"/>
      <w:r>
        <w:t>Bioimpedanciometro</w:t>
      </w:r>
      <w:r w:rsidR="00EA6F92">
        <w:t>.</w:t>
      </w:r>
      <w:bookmarkEnd w:id="51"/>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52" w:name="_Ref514360413"/>
      <w:bookmarkStart w:id="53" w:name="_Toc514505511"/>
      <w:r>
        <w:lastRenderedPageBreak/>
        <w:t xml:space="preserve">Figura </w:t>
      </w:r>
      <w:r w:rsidR="0012254C">
        <w:fldChar w:fldCharType="begin"/>
      </w:r>
      <w:r w:rsidR="0012254C">
        <w:instrText xml:space="preserve"> SEQ Figura \* ARABIC </w:instrText>
      </w:r>
      <w:r w:rsidR="0012254C">
        <w:fldChar w:fldCharType="separate"/>
      </w:r>
      <w:r w:rsidR="00D44F57">
        <w:rPr>
          <w:noProof/>
        </w:rPr>
        <w:t>12</w:t>
      </w:r>
      <w:r w:rsidR="0012254C">
        <w:rPr>
          <w:noProof/>
        </w:rPr>
        <w:fldChar w:fldCharType="end"/>
      </w:r>
      <w:bookmarkEnd w:id="52"/>
      <w:r>
        <w:t>.</w:t>
      </w:r>
      <w:r w:rsidRPr="003C478C">
        <w:t xml:space="preserve"> Diagrama de Bloques para el Sistema de Bioimpedanciometría</w:t>
      </w:r>
      <w:bookmarkEnd w:id="53"/>
    </w:p>
    <w:p w:rsidR="00145F21" w:rsidRPr="00145F21" w:rsidRDefault="00145F21" w:rsidP="003C478C">
      <w:pPr>
        <w:keepNext/>
        <w:jc w:val="center"/>
      </w:pPr>
      <w:r>
        <w:rPr>
          <w:noProof/>
          <w:lang w:eastAsia="es-CO"/>
        </w:rPr>
        <w:drawing>
          <wp:inline distT="0" distB="0" distL="0" distR="0" wp14:anchorId="759EEB97" wp14:editId="6CC0F604">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4"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54"/>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5"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55"/>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56" w:name="_Ref514360603"/>
      <w:bookmarkStart w:id="57" w:name="_Toc514505512"/>
      <w:r>
        <w:lastRenderedPageBreak/>
        <w:t xml:space="preserve">Figura </w:t>
      </w:r>
      <w:r w:rsidR="0012254C">
        <w:fldChar w:fldCharType="begin"/>
      </w:r>
      <w:r w:rsidR="0012254C">
        <w:instrText xml:space="preserve"> SEQ Figura \* ARABIC </w:instrText>
      </w:r>
      <w:r w:rsidR="0012254C">
        <w:fldChar w:fldCharType="separate"/>
      </w:r>
      <w:r w:rsidR="00D44F57">
        <w:rPr>
          <w:noProof/>
        </w:rPr>
        <w:t>13</w:t>
      </w:r>
      <w:r w:rsidR="0012254C">
        <w:rPr>
          <w:noProof/>
        </w:rPr>
        <w:fldChar w:fldCharType="end"/>
      </w:r>
      <w:bookmarkEnd w:id="56"/>
      <w:r>
        <w:t xml:space="preserve">. </w:t>
      </w:r>
      <w:r w:rsidRPr="00CE64EA">
        <w:t>Sistema Convertidor de Impedancia de alta Precisión AD5933</w:t>
      </w:r>
      <w:bookmarkEnd w:id="57"/>
    </w:p>
    <w:p w:rsidR="00F02950" w:rsidRDefault="00F02950" w:rsidP="00CE64EA">
      <w:pPr>
        <w:keepNext/>
        <w:jc w:val="center"/>
      </w:pPr>
      <w:r w:rsidRPr="00D4387E">
        <w:rPr>
          <w:rFonts w:cs="Times New Roman"/>
          <w:noProof/>
          <w:szCs w:val="24"/>
          <w:lang w:eastAsia="es-CO"/>
        </w:rPr>
        <w:drawing>
          <wp:inline distT="0" distB="0" distL="0" distR="0" wp14:anchorId="41AAE287" wp14:editId="53C11E3F">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bookmarkStart w:id="58" w:name="_Toc514505513"/>
      <w:r>
        <w:t xml:space="preserve">Figura </w:t>
      </w:r>
      <w:r w:rsidR="0012254C">
        <w:fldChar w:fldCharType="begin"/>
      </w:r>
      <w:r w:rsidR="0012254C">
        <w:instrText xml:space="preserve"> SEQ Figura \* ARABIC </w:instrText>
      </w:r>
      <w:r w:rsidR="0012254C">
        <w:fldChar w:fldCharType="separate"/>
      </w:r>
      <w:r w:rsidR="00D44F57">
        <w:rPr>
          <w:noProof/>
        </w:rPr>
        <w:t>14</w:t>
      </w:r>
      <w:r w:rsidR="0012254C">
        <w:rPr>
          <w:noProof/>
        </w:rPr>
        <w:fldChar w:fldCharType="end"/>
      </w:r>
      <w:r>
        <w:t>. Sistemas de Acoplamiento y Sensado de Bioimpedancia.</w:t>
      </w:r>
      <w:bookmarkEnd w:id="58"/>
    </w:p>
    <w:p w:rsidR="00531EC9" w:rsidRDefault="00531EC9" w:rsidP="00531EC9">
      <w:pPr>
        <w:keepNext/>
      </w:pPr>
      <w:r>
        <w:rPr>
          <w:noProof/>
          <w:lang w:eastAsia="es-CO"/>
        </w:rPr>
        <w:drawing>
          <wp:inline distT="0" distB="0" distL="0" distR="0" wp14:anchorId="32B2427C" wp14:editId="7BAD6297">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 xml:space="preserve">a que no sea </w:t>
      </w:r>
      <w:r w:rsidR="00307A65">
        <w:lastRenderedPageBreak/>
        <w:t>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bookmarkStart w:id="59" w:name="_Toc514505514"/>
      <w:r>
        <w:t xml:space="preserve">Figura </w:t>
      </w:r>
      <w:r w:rsidR="0012254C">
        <w:fldChar w:fldCharType="begin"/>
      </w:r>
      <w:r w:rsidR="0012254C">
        <w:instrText xml:space="preserve"> SEQ Figura \* ARABIC </w:instrText>
      </w:r>
      <w:r w:rsidR="0012254C">
        <w:fldChar w:fldCharType="separate"/>
      </w:r>
      <w:r w:rsidR="00D44F57">
        <w:rPr>
          <w:noProof/>
        </w:rPr>
        <w:t>15</w:t>
      </w:r>
      <w:r w:rsidR="0012254C">
        <w:rPr>
          <w:noProof/>
        </w:rPr>
        <w:fldChar w:fldCharType="end"/>
      </w:r>
      <w:r>
        <w:t>. R</w:t>
      </w:r>
      <w:r w:rsidRPr="00262B93">
        <w:t xml:space="preserve"> </w:t>
      </w:r>
      <w:r>
        <w:t>Representación de un Tejido mediante un Circuito Eléctrico</w:t>
      </w:r>
      <w:bookmarkEnd w:id="59"/>
    </w:p>
    <w:p w:rsidR="002B0868" w:rsidRDefault="00A121DC" w:rsidP="00262B93">
      <w:pPr>
        <w:keepNext/>
        <w:jc w:val="center"/>
      </w:pPr>
      <w:r>
        <w:rPr>
          <w:noProof/>
          <w:lang w:eastAsia="es-CO"/>
        </w:rPr>
        <w:drawing>
          <wp:inline distT="0" distB="0" distL="0" distR="0" wp14:anchorId="45AC2900" wp14:editId="78ADBF6F">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60" w:name="_Ref514362462"/>
      <w:bookmarkStart w:id="61" w:name="_Toc514505515"/>
      <w:r>
        <w:t xml:space="preserve">Figura </w:t>
      </w:r>
      <w:r w:rsidR="0012254C">
        <w:fldChar w:fldCharType="begin"/>
      </w:r>
      <w:r w:rsidR="0012254C">
        <w:instrText xml:space="preserve"> SEQ Figura \* ARABIC </w:instrText>
      </w:r>
      <w:r w:rsidR="0012254C">
        <w:fldChar w:fldCharType="separate"/>
      </w:r>
      <w:r w:rsidR="00D44F57">
        <w:rPr>
          <w:noProof/>
        </w:rPr>
        <w:t>16</w:t>
      </w:r>
      <w:r w:rsidR="0012254C">
        <w:rPr>
          <w:noProof/>
        </w:rPr>
        <w:fldChar w:fldCharType="end"/>
      </w:r>
      <w:bookmarkEnd w:id="60"/>
      <w:r>
        <w:t>.</w:t>
      </w:r>
      <w:r w:rsidR="008613BC">
        <w:t>Pruebas de impedancia entre secciones de placa de retorno.</w:t>
      </w:r>
      <w:bookmarkEnd w:id="61"/>
    </w:p>
    <w:p w:rsidR="003F4957" w:rsidRDefault="00920D89" w:rsidP="00920D89">
      <w:r>
        <w:rPr>
          <w:noProof/>
          <w:lang w:eastAsia="es-CO"/>
        </w:rPr>
        <w:drawing>
          <wp:inline distT="0" distB="0" distL="0" distR="0" wp14:anchorId="3C960EBE" wp14:editId="63C06DF5">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w:t>
      </w:r>
      <w:r w:rsidR="00F90816">
        <w:lastRenderedPageBreak/>
        <w:t>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62" w:name="_Ref514363666"/>
      <w:bookmarkStart w:id="63" w:name="_Toc514505734"/>
      <w:r>
        <w:t xml:space="preserve">Tabla </w:t>
      </w:r>
      <w:r w:rsidR="0012254C">
        <w:fldChar w:fldCharType="begin"/>
      </w:r>
      <w:r w:rsidR="0012254C">
        <w:instrText xml:space="preserve"> SEQ Tabla \* ARABIC </w:instrText>
      </w:r>
      <w:r w:rsidR="0012254C">
        <w:fldChar w:fldCharType="separate"/>
      </w:r>
      <w:r w:rsidR="00353048">
        <w:rPr>
          <w:noProof/>
        </w:rPr>
        <w:t>4</w:t>
      </w:r>
      <w:r w:rsidR="0012254C">
        <w:rPr>
          <w:noProof/>
        </w:rPr>
        <w:fldChar w:fldCharType="end"/>
      </w:r>
      <w:bookmarkEnd w:id="62"/>
      <w:r w:rsidR="00B71DB4">
        <w:t xml:space="preserve">. </w:t>
      </w:r>
      <w:r w:rsidR="006B51C0">
        <w:t xml:space="preserve">Datos obtenidos de </w:t>
      </w:r>
      <w:r w:rsidR="00DC3E79">
        <w:t>medición de banco de resistencias experimental.</w:t>
      </w:r>
      <w:bookmarkEnd w:id="63"/>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w:t>
      </w:r>
      <w:r w:rsidR="005F06EB">
        <w:lastRenderedPageBreak/>
        <w:t>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4" w:name="_Toc514505438"/>
      <w:r>
        <w:t xml:space="preserve">Gestor de Salidas </w:t>
      </w:r>
      <w:r w:rsidR="00506355">
        <w:t>(Administrador de puertos de salida)</w:t>
      </w:r>
      <w:bookmarkEnd w:id="64"/>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65" w:name="_Ref514404505"/>
      <w:bookmarkStart w:id="66" w:name="_Toc514505516"/>
      <w:r>
        <w:lastRenderedPageBreak/>
        <w:t xml:space="preserve">Figura </w:t>
      </w:r>
      <w:r w:rsidR="0012254C">
        <w:fldChar w:fldCharType="begin"/>
      </w:r>
      <w:r w:rsidR="0012254C">
        <w:instrText xml:space="preserve"> SEQ Figura \* ARABIC </w:instrText>
      </w:r>
      <w:r w:rsidR="0012254C">
        <w:fldChar w:fldCharType="separate"/>
      </w:r>
      <w:r w:rsidR="00D44F57">
        <w:rPr>
          <w:noProof/>
        </w:rPr>
        <w:t>17</w:t>
      </w:r>
      <w:r w:rsidR="0012254C">
        <w:rPr>
          <w:noProof/>
        </w:rPr>
        <w:fldChar w:fldCharType="end"/>
      </w:r>
      <w:bookmarkEnd w:id="65"/>
      <w:r>
        <w:t>.</w:t>
      </w:r>
      <w:r w:rsidR="00492862">
        <w:t xml:space="preserve"> </w:t>
      </w:r>
      <w:r w:rsidR="00D75FAD">
        <w:t>Vista frontal de la unidad electroquirú</w:t>
      </w:r>
      <w:r w:rsidR="005201A3">
        <w:t>r</w:t>
      </w:r>
      <w:r w:rsidR="00D75FAD">
        <w:t>gica</w:t>
      </w:r>
      <w:bookmarkEnd w:id="66"/>
    </w:p>
    <w:p w:rsidR="00267235" w:rsidRDefault="0098344B" w:rsidP="00267235">
      <w:pPr>
        <w:jc w:val="center"/>
      </w:pPr>
      <w:r>
        <w:rPr>
          <w:noProof/>
          <w:lang w:eastAsia="es-CO"/>
        </w:rPr>
        <w:drawing>
          <wp:inline distT="0" distB="0" distL="0" distR="0" wp14:anchorId="68472F29" wp14:editId="0DE92BF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67" w:name="_Ref514365733"/>
      <w:bookmarkStart w:id="68" w:name="_Toc514505517"/>
      <w:r>
        <w:t xml:space="preserve">Figura </w:t>
      </w:r>
      <w:r w:rsidR="0012254C">
        <w:fldChar w:fldCharType="begin"/>
      </w:r>
      <w:r w:rsidR="0012254C">
        <w:instrText xml:space="preserve"> SEQ Figura \* ARABIC </w:instrText>
      </w:r>
      <w:r w:rsidR="0012254C">
        <w:fldChar w:fldCharType="separate"/>
      </w:r>
      <w:r w:rsidR="00D44F57">
        <w:rPr>
          <w:noProof/>
        </w:rPr>
        <w:t>18</w:t>
      </w:r>
      <w:r w:rsidR="0012254C">
        <w:rPr>
          <w:noProof/>
        </w:rPr>
        <w:fldChar w:fldCharType="end"/>
      </w:r>
      <w:bookmarkEnd w:id="67"/>
      <w:r>
        <w:t xml:space="preserve">. </w:t>
      </w:r>
      <w:r w:rsidR="000B1CCB">
        <w:t>Tarjeta de administración de puertos de salidas.</w:t>
      </w:r>
      <w:bookmarkEnd w:id="68"/>
    </w:p>
    <w:p w:rsidR="00C77B4E" w:rsidRDefault="000F748D" w:rsidP="003267C8">
      <w:pPr>
        <w:jc w:val="center"/>
        <w:rPr>
          <w:noProof/>
          <w:lang w:eastAsia="es-CO"/>
        </w:rPr>
      </w:pPr>
      <w:r>
        <w:rPr>
          <w:noProof/>
          <w:lang w:eastAsia="es-CO"/>
        </w:rPr>
        <w:drawing>
          <wp:inline distT="0" distB="0" distL="0" distR="0" wp14:anchorId="45483DB4" wp14:editId="7F740B36">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69" w:name="_Ref514244152"/>
      <w:bookmarkStart w:id="70" w:name="_Toc514505439"/>
      <w:r>
        <w:lastRenderedPageBreak/>
        <w:t>Amplificador de Potencia</w:t>
      </w:r>
      <w:bookmarkEnd w:id="69"/>
      <w:bookmarkEnd w:id="70"/>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bookmarkStart w:id="71" w:name="_Toc514505518"/>
      <w:r>
        <w:t xml:space="preserve">Figura </w:t>
      </w:r>
      <w:r w:rsidR="0012254C">
        <w:fldChar w:fldCharType="begin"/>
      </w:r>
      <w:r w:rsidR="0012254C">
        <w:instrText xml:space="preserve"> SEQ Figura \* ARABIC </w:instrText>
      </w:r>
      <w:r w:rsidR="0012254C">
        <w:fldChar w:fldCharType="separate"/>
      </w:r>
      <w:r w:rsidR="00D44F57">
        <w:rPr>
          <w:noProof/>
        </w:rPr>
        <w:t>19</w:t>
      </w:r>
      <w:r w:rsidR="0012254C">
        <w:rPr>
          <w:noProof/>
        </w:rPr>
        <w:fldChar w:fldCharType="end"/>
      </w:r>
      <w:r w:rsidR="00C37318">
        <w:t xml:space="preserve">. </w:t>
      </w:r>
      <w:r w:rsidR="00E94A52">
        <w:t>Diagrama de bloques de potencia.</w:t>
      </w:r>
      <w:bookmarkEnd w:id="71"/>
    </w:p>
    <w:p w:rsidR="003C6805" w:rsidRPr="003C6805" w:rsidRDefault="003C6805" w:rsidP="001F404C">
      <w:pPr>
        <w:pStyle w:val="Textoindependiente"/>
        <w:jc w:val="center"/>
      </w:pPr>
      <w:r>
        <w:rPr>
          <w:noProof/>
          <w:lang w:eastAsia="es-CO"/>
        </w:rPr>
        <w:drawing>
          <wp:inline distT="0" distB="0" distL="0" distR="0" wp14:anchorId="21DF1B3E" wp14:editId="0724E07C">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72" w:name="_Ref514405364"/>
      <w:bookmarkStart w:id="73" w:name="_Toc514505519"/>
      <w:r>
        <w:lastRenderedPageBreak/>
        <w:t xml:space="preserve">Figura </w:t>
      </w:r>
      <w:r w:rsidR="0012254C">
        <w:fldChar w:fldCharType="begin"/>
      </w:r>
      <w:r w:rsidR="0012254C">
        <w:instrText xml:space="preserve"> SEQ Figura \* ARABIC </w:instrText>
      </w:r>
      <w:r w:rsidR="0012254C">
        <w:fldChar w:fldCharType="separate"/>
      </w:r>
      <w:r w:rsidR="00D44F57">
        <w:rPr>
          <w:noProof/>
        </w:rPr>
        <w:t>20</w:t>
      </w:r>
      <w:r w:rsidR="0012254C">
        <w:rPr>
          <w:noProof/>
        </w:rPr>
        <w:fldChar w:fldCharType="end"/>
      </w:r>
      <w:bookmarkEnd w:id="72"/>
      <w:r>
        <w:t xml:space="preserve">. Fuente conmutada </w:t>
      </w:r>
      <w:r w:rsidR="002E4D62">
        <w:t>1200 Watts</w:t>
      </w:r>
      <w:r w:rsidR="00016B4E">
        <w:t xml:space="preserve"> tipo</w:t>
      </w:r>
      <w:r w:rsidR="00D8465D" w:rsidRPr="00D8465D">
        <w:t xml:space="preserve"> boost</w:t>
      </w:r>
      <w:r w:rsidR="00D8465D">
        <w:t xml:space="preserve"> </w:t>
      </w:r>
      <w:r w:rsidR="002E4D62">
        <w:t>.</w:t>
      </w:r>
      <w:bookmarkEnd w:id="73"/>
    </w:p>
    <w:p w:rsidR="00CC2D36" w:rsidRDefault="00622659" w:rsidP="002400A7">
      <w:pPr>
        <w:pStyle w:val="Textoindependiente"/>
        <w:jc w:val="center"/>
      </w:pPr>
      <w:r>
        <w:rPr>
          <w:noProof/>
          <w:lang w:eastAsia="es-CO"/>
        </w:rPr>
        <w:drawing>
          <wp:inline distT="0" distB="0" distL="0" distR="0" wp14:anchorId="2CC4A90C" wp14:editId="0F960D73">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74" w:name="_Ref514370708"/>
      <w:bookmarkStart w:id="75" w:name="_Toc514505520"/>
      <w:r>
        <w:t xml:space="preserve">Figura </w:t>
      </w:r>
      <w:r w:rsidR="0012254C">
        <w:fldChar w:fldCharType="begin"/>
      </w:r>
      <w:r w:rsidR="0012254C">
        <w:instrText xml:space="preserve"> SEQ Figura \* ARABIC </w:instrText>
      </w:r>
      <w:r w:rsidR="0012254C">
        <w:fldChar w:fldCharType="separate"/>
      </w:r>
      <w:r w:rsidR="00D44F57">
        <w:rPr>
          <w:noProof/>
        </w:rPr>
        <w:t>21</w:t>
      </w:r>
      <w:r w:rsidR="0012254C">
        <w:rPr>
          <w:noProof/>
        </w:rPr>
        <w:fldChar w:fldCharType="end"/>
      </w:r>
      <w:bookmarkEnd w:id="74"/>
      <w:r>
        <w:t xml:space="preserve">. Mosfet </w:t>
      </w:r>
      <w:r w:rsidRPr="00753B4A">
        <w:t>IRF840</w:t>
      </w:r>
      <w:bookmarkEnd w:id="75"/>
    </w:p>
    <w:p w:rsidR="00753B4A" w:rsidRDefault="00753B4A" w:rsidP="00753B4A">
      <w:pPr>
        <w:jc w:val="center"/>
      </w:pPr>
      <w:r>
        <w:rPr>
          <w:noProof/>
          <w:lang w:eastAsia="es-CO"/>
        </w:rPr>
        <w:drawing>
          <wp:inline distT="0" distB="0" distL="0" distR="0" wp14:anchorId="0A8EB153" wp14:editId="1F3567A4">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76" w:name="_Ref514371025"/>
      <w:bookmarkStart w:id="77" w:name="_Toc514505521"/>
      <w:r>
        <w:t xml:space="preserve">Figura </w:t>
      </w:r>
      <w:r w:rsidR="0012254C">
        <w:fldChar w:fldCharType="begin"/>
      </w:r>
      <w:r w:rsidR="0012254C">
        <w:instrText xml:space="preserve"> SEQ Figura \* ARABIC </w:instrText>
      </w:r>
      <w:r w:rsidR="0012254C">
        <w:fldChar w:fldCharType="separate"/>
      </w:r>
      <w:r w:rsidR="00D44F57">
        <w:rPr>
          <w:noProof/>
        </w:rPr>
        <w:t>22</w:t>
      </w:r>
      <w:r w:rsidR="0012254C">
        <w:rPr>
          <w:noProof/>
        </w:rPr>
        <w:fldChar w:fldCharType="end"/>
      </w:r>
      <w:bookmarkEnd w:id="76"/>
      <w:r>
        <w:t>.</w:t>
      </w:r>
      <w:r w:rsidR="00CB3792">
        <w:t xml:space="preserve"> Amplificador de potencia sintonizado basado en mosfet tipo N.</w:t>
      </w:r>
      <w:bookmarkEnd w:id="77"/>
    </w:p>
    <w:p w:rsidR="002950AE" w:rsidRDefault="002950AE" w:rsidP="002506C3">
      <w:r>
        <w:rPr>
          <w:b/>
          <w:bCs/>
          <w:noProof/>
          <w:lang w:eastAsia="es-CO"/>
        </w:rPr>
        <w:drawing>
          <wp:inline distT="0" distB="0" distL="0" distR="0" wp14:anchorId="5ED5B1AD" wp14:editId="470E3568">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w:t>
      </w:r>
      <w:r>
        <w:lastRenderedPageBreak/>
        <w:t>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78" w:name="_Ref514405529"/>
      <w:bookmarkStart w:id="79" w:name="_Toc514505522"/>
      <w:r>
        <w:t xml:space="preserve">Figura </w:t>
      </w:r>
      <w:r w:rsidR="0012254C">
        <w:fldChar w:fldCharType="begin"/>
      </w:r>
      <w:r w:rsidR="0012254C">
        <w:instrText xml:space="preserve"> SEQ Figura \* ARABIC </w:instrText>
      </w:r>
      <w:r w:rsidR="0012254C">
        <w:fldChar w:fldCharType="separate"/>
      </w:r>
      <w:r w:rsidR="00D44F57">
        <w:rPr>
          <w:noProof/>
        </w:rPr>
        <w:t>23</w:t>
      </w:r>
      <w:r w:rsidR="0012254C">
        <w:rPr>
          <w:noProof/>
        </w:rPr>
        <w:fldChar w:fldCharType="end"/>
      </w:r>
      <w:bookmarkEnd w:id="78"/>
      <w:r>
        <w:t>. Tarjeta arreglo de mosfets de potencia.</w:t>
      </w:r>
      <w:bookmarkEnd w:id="79"/>
    </w:p>
    <w:p w:rsidR="00D2566E" w:rsidRDefault="00D2566E" w:rsidP="00D2566E">
      <w:pPr>
        <w:jc w:val="center"/>
      </w:pPr>
      <w:r>
        <w:rPr>
          <w:noProof/>
          <w:lang w:eastAsia="es-CO"/>
        </w:rPr>
        <w:drawing>
          <wp:inline distT="0" distB="0" distL="0" distR="0" wp14:anchorId="07239E6B" wp14:editId="7C8114DB">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ivación de los M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que tener en cuenta la frecuencia de operación, relación entre devanados, inductancias de las bobinas, tipo de núcleo, entre otros aspectos.</w:t>
      </w:r>
    </w:p>
    <w:p w:rsidR="00D1221B" w:rsidRDefault="00C97A38" w:rsidP="00C97A38">
      <w:r>
        <w:lastRenderedPageBreak/>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80" w:name="_Ref514374159"/>
      <w:bookmarkStart w:id="81" w:name="_Toc514505523"/>
      <w:r>
        <w:t xml:space="preserve">Figura </w:t>
      </w:r>
      <w:r w:rsidR="0012254C">
        <w:fldChar w:fldCharType="begin"/>
      </w:r>
      <w:r w:rsidR="0012254C">
        <w:instrText xml:space="preserve"> SEQ Figura \* ARABIC </w:instrText>
      </w:r>
      <w:r w:rsidR="0012254C">
        <w:fldChar w:fldCharType="separate"/>
      </w:r>
      <w:r w:rsidR="00D44F57">
        <w:rPr>
          <w:noProof/>
        </w:rPr>
        <w:t>24</w:t>
      </w:r>
      <w:r w:rsidR="0012254C">
        <w:rPr>
          <w:noProof/>
        </w:rPr>
        <w:fldChar w:fldCharType="end"/>
      </w:r>
      <w:bookmarkEnd w:id="80"/>
      <w:r w:rsidR="008A1512">
        <w:t xml:space="preserve">. </w:t>
      </w:r>
      <w:r w:rsidR="005D4BA4" w:rsidRPr="005D4BA4">
        <w:t>Transformador de Potencia N2880-AL de Alta Frecuencia</w:t>
      </w:r>
      <w:bookmarkEnd w:id="81"/>
    </w:p>
    <w:p w:rsidR="00295B9B" w:rsidRDefault="00295B9B" w:rsidP="00295B9B">
      <w:pPr>
        <w:jc w:val="center"/>
      </w:pPr>
      <w:r>
        <w:rPr>
          <w:noProof/>
          <w:lang w:eastAsia="es-CO"/>
        </w:rPr>
        <w:drawing>
          <wp:inline distT="0" distB="0" distL="0" distR="0" wp14:anchorId="7F0A1947" wp14:editId="4178C595">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82" w:name="_Ref514374212"/>
      <w:bookmarkStart w:id="83" w:name="_Toc514505524"/>
      <w:r>
        <w:lastRenderedPageBreak/>
        <w:t xml:space="preserve">Figura </w:t>
      </w:r>
      <w:r w:rsidR="0012254C">
        <w:fldChar w:fldCharType="begin"/>
      </w:r>
      <w:r w:rsidR="0012254C">
        <w:instrText xml:space="preserve"> SEQ Figura \* ARABIC </w:instrText>
      </w:r>
      <w:r w:rsidR="0012254C">
        <w:fldChar w:fldCharType="separate"/>
      </w:r>
      <w:r w:rsidR="00D44F57">
        <w:rPr>
          <w:noProof/>
        </w:rPr>
        <w:t>25</w:t>
      </w:r>
      <w:r w:rsidR="0012254C">
        <w:rPr>
          <w:noProof/>
        </w:rPr>
        <w:fldChar w:fldCharType="end"/>
      </w:r>
      <w:bookmarkEnd w:id="82"/>
      <w:r>
        <w:t xml:space="preserve">. </w:t>
      </w:r>
      <w:r w:rsidRPr="00C93734">
        <w:t>Tanque LC implementado para la Etapa Amplificadora de Potencia</w:t>
      </w:r>
      <w:bookmarkEnd w:id="83"/>
    </w:p>
    <w:p w:rsidR="00E93387" w:rsidRDefault="00832ED1" w:rsidP="00832ED1">
      <w:pPr>
        <w:jc w:val="center"/>
      </w:pPr>
      <w:r>
        <w:rPr>
          <w:noProof/>
          <w:lang w:eastAsia="es-CO"/>
        </w:rPr>
        <w:drawing>
          <wp:inline distT="0" distB="0" distL="0" distR="0" wp14:anchorId="5140CAA8" wp14:editId="3DAB6D97">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4" w:name="_Toc514505440"/>
      <w:r>
        <w:t>Generador de Ondas</w:t>
      </w:r>
      <w:bookmarkEnd w:id="8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los laboratorios de la universidad, pero las pruebas se volvían tediosas ya</w:t>
      </w:r>
      <w:r w:rsidR="00E9168D">
        <w:t xml:space="preserve"> que lo generadores de los </w:t>
      </w:r>
      <w:r w:rsidR="00E9168D">
        <w:lastRenderedPageBreak/>
        <w:t>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85" w:name="_Ref514243342"/>
      <w:bookmarkStart w:id="86" w:name="_Toc514505525"/>
      <w:r>
        <w:t xml:space="preserve">Figura </w:t>
      </w:r>
      <w:r w:rsidR="0012254C">
        <w:fldChar w:fldCharType="begin"/>
      </w:r>
      <w:r w:rsidR="0012254C">
        <w:instrText xml:space="preserve"> SEQ Figura \* ARABIC </w:instrText>
      </w:r>
      <w:r w:rsidR="0012254C">
        <w:fldChar w:fldCharType="separate"/>
      </w:r>
      <w:r w:rsidR="00D44F57">
        <w:rPr>
          <w:noProof/>
        </w:rPr>
        <w:t>26</w:t>
      </w:r>
      <w:r w:rsidR="0012254C">
        <w:rPr>
          <w:noProof/>
        </w:rPr>
        <w:fldChar w:fldCharType="end"/>
      </w:r>
      <w:bookmarkEnd w:id="85"/>
      <w:r w:rsidR="00967DA9">
        <w:t>. Generador de onda arbitraria Clequee JDS6600-30M</w:t>
      </w:r>
      <w:bookmarkEnd w:id="86"/>
    </w:p>
    <w:p w:rsidR="00E5533E" w:rsidRDefault="00C40381" w:rsidP="00E5533E">
      <w:pPr>
        <w:keepNext/>
        <w:jc w:val="center"/>
      </w:pPr>
      <w:r>
        <w:rPr>
          <w:noProof/>
          <w:lang w:eastAsia="es-CO"/>
        </w:rPr>
        <w:drawing>
          <wp:inline distT="0" distB="0" distL="0" distR="0" wp14:anchorId="74981C88" wp14:editId="0A8B9614">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bookmarkStart w:id="87" w:name="_Toc514505526"/>
      <w:r>
        <w:lastRenderedPageBreak/>
        <w:t xml:space="preserve">Figura </w:t>
      </w:r>
      <w:r w:rsidR="0012254C">
        <w:fldChar w:fldCharType="begin"/>
      </w:r>
      <w:r w:rsidR="0012254C">
        <w:instrText xml:space="preserve"> SEQ Figura \* ARABIC </w:instrText>
      </w:r>
      <w:r w:rsidR="0012254C">
        <w:fldChar w:fldCharType="separate"/>
      </w:r>
      <w:r w:rsidR="00D44F57">
        <w:rPr>
          <w:noProof/>
        </w:rPr>
        <w:t>27</w:t>
      </w:r>
      <w:r w:rsidR="0012254C">
        <w:rPr>
          <w:noProof/>
        </w:rPr>
        <w:fldChar w:fldCharType="end"/>
      </w:r>
      <w:r>
        <w:t>. Circuito impreso de módulo generador de señales.</w:t>
      </w:r>
      <w:bookmarkEnd w:id="87"/>
    </w:p>
    <w:p w:rsidR="003472B9" w:rsidRPr="003472B9" w:rsidRDefault="00E67F84" w:rsidP="00E67F84">
      <w:pPr>
        <w:jc w:val="center"/>
      </w:pPr>
      <w:r>
        <w:rPr>
          <w:noProof/>
          <w:lang w:eastAsia="es-CO"/>
        </w:rPr>
        <w:drawing>
          <wp:inline distT="0" distB="0" distL="0" distR="0" wp14:anchorId="28093CBB" wp14:editId="056BA602">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bookmarkStart w:id="88" w:name="_Toc514505527"/>
      <w:r>
        <w:t xml:space="preserve">Figura </w:t>
      </w:r>
      <w:r w:rsidR="0012254C">
        <w:fldChar w:fldCharType="begin"/>
      </w:r>
      <w:r w:rsidR="0012254C">
        <w:instrText xml:space="preserve"> SEQ Figura \* ARABIC </w:instrText>
      </w:r>
      <w:r w:rsidR="0012254C">
        <w:fldChar w:fldCharType="separate"/>
      </w:r>
      <w:r w:rsidR="00D44F57">
        <w:rPr>
          <w:noProof/>
        </w:rPr>
        <w:t>28</w:t>
      </w:r>
      <w:r w:rsidR="0012254C">
        <w:rPr>
          <w:noProof/>
        </w:rPr>
        <w:fldChar w:fldCharType="end"/>
      </w:r>
      <w:r>
        <w:t>. Diagrama de bloques de generador de señales.</w:t>
      </w:r>
      <w:bookmarkEnd w:id="88"/>
    </w:p>
    <w:p w:rsidR="00DB3306" w:rsidRDefault="002D0997" w:rsidP="002D0997">
      <w:pPr>
        <w:pStyle w:val="Textoindependiente"/>
        <w:jc w:val="center"/>
      </w:pPr>
      <w:r>
        <w:rPr>
          <w:noProof/>
          <w:lang w:eastAsia="es-CO"/>
        </w:rPr>
        <w:drawing>
          <wp:inline distT="0" distB="0" distL="0" distR="0" wp14:anchorId="0DCC4690" wp14:editId="70BBBFC0">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w:t>
      </w:r>
      <w:r w:rsidRPr="009D3600">
        <w:lastRenderedPageBreak/>
        <w:t>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89" w:name="_Ref514375722"/>
      <w:bookmarkStart w:id="90" w:name="_Toc514505528"/>
      <w:r>
        <w:t xml:space="preserve">Figura </w:t>
      </w:r>
      <w:r w:rsidR="0012254C">
        <w:fldChar w:fldCharType="begin"/>
      </w:r>
      <w:r w:rsidR="0012254C">
        <w:instrText xml:space="preserve"> SEQ Figura \* ARABIC </w:instrText>
      </w:r>
      <w:r w:rsidR="0012254C">
        <w:fldChar w:fldCharType="separate"/>
      </w:r>
      <w:r w:rsidR="00D44F57">
        <w:rPr>
          <w:noProof/>
        </w:rPr>
        <w:t>29</w:t>
      </w:r>
      <w:r w:rsidR="0012254C">
        <w:rPr>
          <w:noProof/>
        </w:rPr>
        <w:fldChar w:fldCharType="end"/>
      </w:r>
      <w:bookmarkEnd w:id="89"/>
      <w:r w:rsidR="006C6B5D">
        <w:t xml:space="preserve">. </w:t>
      </w:r>
      <w:r w:rsidR="004B497A">
        <w:t>Menú principal del equipo.</w:t>
      </w:r>
      <w:bookmarkEnd w:id="90"/>
    </w:p>
    <w:p w:rsidR="00394B47" w:rsidRDefault="00394B47" w:rsidP="004A18F8">
      <w:pPr>
        <w:jc w:val="center"/>
      </w:pPr>
      <w:r>
        <w:rPr>
          <w:noProof/>
          <w:lang w:eastAsia="es-CO"/>
        </w:rPr>
        <w:drawing>
          <wp:inline distT="0" distB="0" distL="0" distR="0" wp14:anchorId="6DB826DA" wp14:editId="4CB76E02">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w:t>
      </w:r>
      <w:r>
        <w:lastRenderedPageBreak/>
        <w:t>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91" w:name="_Ref514376088"/>
      <w:bookmarkStart w:id="92" w:name="_Toc514505529"/>
      <w:r>
        <w:t xml:space="preserve">Figura </w:t>
      </w:r>
      <w:r w:rsidR="0012254C">
        <w:fldChar w:fldCharType="begin"/>
      </w:r>
      <w:r w:rsidR="0012254C">
        <w:instrText xml:space="preserve"> SEQ Figura \* ARABIC </w:instrText>
      </w:r>
      <w:r w:rsidR="0012254C">
        <w:fldChar w:fldCharType="separate"/>
      </w:r>
      <w:r w:rsidR="00D44F57">
        <w:rPr>
          <w:noProof/>
        </w:rPr>
        <w:t>30</w:t>
      </w:r>
      <w:r w:rsidR="0012254C">
        <w:rPr>
          <w:noProof/>
        </w:rPr>
        <w:fldChar w:fldCharType="end"/>
      </w:r>
      <w:bookmarkEnd w:id="91"/>
      <w:r>
        <w:t xml:space="preserve">. </w:t>
      </w:r>
      <w:r w:rsidR="00D3013B">
        <w:t>Diagrama de bloques de MinDO</w:t>
      </w:r>
      <w:r w:rsidR="008078BD">
        <w:t>.</w:t>
      </w:r>
      <w:bookmarkEnd w:id="92"/>
    </w:p>
    <w:p w:rsidR="00DC3567" w:rsidRDefault="00DC3567" w:rsidP="00DC3567">
      <w:pPr>
        <w:jc w:val="center"/>
      </w:pPr>
      <w:r>
        <w:rPr>
          <w:noProof/>
          <w:lang w:eastAsia="es-CO"/>
        </w:rPr>
        <w:drawing>
          <wp:inline distT="0" distB="0" distL="0" distR="0" wp14:anchorId="34042376" wp14:editId="1DD12C74">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93" w:name="_Ref514376139"/>
      <w:bookmarkStart w:id="94" w:name="_Toc514505530"/>
      <w:r>
        <w:t xml:space="preserve">Figura </w:t>
      </w:r>
      <w:r w:rsidR="0012254C">
        <w:fldChar w:fldCharType="begin"/>
      </w:r>
      <w:r w:rsidR="0012254C">
        <w:instrText xml:space="preserve"> SEQ Figura \* ARABIC </w:instrText>
      </w:r>
      <w:r w:rsidR="0012254C">
        <w:fldChar w:fldCharType="separate"/>
      </w:r>
      <w:r w:rsidR="00D44F57">
        <w:rPr>
          <w:noProof/>
        </w:rPr>
        <w:t>31</w:t>
      </w:r>
      <w:r w:rsidR="0012254C">
        <w:rPr>
          <w:noProof/>
        </w:rPr>
        <w:fldChar w:fldCharType="end"/>
      </w:r>
      <w:bookmarkEnd w:id="93"/>
      <w:r>
        <w:t xml:space="preserve">. </w:t>
      </w:r>
      <w:r w:rsidR="003E188E">
        <w:t>Formas de ondas representativas de una señal ECG.</w:t>
      </w:r>
      <w:bookmarkEnd w:id="94"/>
    </w:p>
    <w:p w:rsidR="009C1B5C" w:rsidRDefault="00923CB1" w:rsidP="00923CB1">
      <w:pPr>
        <w:ind w:firstLine="0"/>
        <w:jc w:val="center"/>
      </w:pPr>
      <w:r>
        <w:rPr>
          <w:noProof/>
          <w:lang w:eastAsia="es-CO"/>
        </w:rPr>
        <w:drawing>
          <wp:inline distT="0" distB="0" distL="0" distR="0" wp14:anchorId="7CA315A9" wp14:editId="1782E517">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95" w:name="_Ref514376707"/>
      <w:bookmarkStart w:id="96" w:name="_Toc514505531"/>
      <w:r>
        <w:lastRenderedPageBreak/>
        <w:t xml:space="preserve">Figura </w:t>
      </w:r>
      <w:r w:rsidR="0012254C">
        <w:fldChar w:fldCharType="begin"/>
      </w:r>
      <w:r w:rsidR="0012254C">
        <w:instrText xml:space="preserve"> SEQ Figura \* ARABIC </w:instrText>
      </w:r>
      <w:r w:rsidR="0012254C">
        <w:fldChar w:fldCharType="separate"/>
      </w:r>
      <w:r w:rsidR="00D44F57">
        <w:rPr>
          <w:noProof/>
        </w:rPr>
        <w:t>32</w:t>
      </w:r>
      <w:r w:rsidR="0012254C">
        <w:rPr>
          <w:noProof/>
        </w:rPr>
        <w:fldChar w:fldCharType="end"/>
      </w:r>
      <w:bookmarkEnd w:id="95"/>
      <w:r>
        <w:t>. Señal ECG sin Aplicación de Filtro</w:t>
      </w:r>
      <w:bookmarkEnd w:id="96"/>
    </w:p>
    <w:p w:rsidR="006D477D" w:rsidRDefault="00C3628E" w:rsidP="006D477D">
      <w:pPr>
        <w:ind w:firstLine="0"/>
        <w:jc w:val="center"/>
      </w:pPr>
      <w:r>
        <w:rPr>
          <w:noProof/>
          <w:lang w:eastAsia="es-CO"/>
        </w:rPr>
        <w:drawing>
          <wp:inline distT="0" distB="0" distL="0" distR="0" wp14:anchorId="139B5E07" wp14:editId="4A72EEA3">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97" w:name="_Ref514376958"/>
      <w:bookmarkStart w:id="98" w:name="_Ref514376864"/>
      <w:bookmarkStart w:id="99" w:name="_Toc514505735"/>
      <w:r>
        <w:t xml:space="preserve">Tabla </w:t>
      </w:r>
      <w:r w:rsidR="0012254C">
        <w:fldChar w:fldCharType="begin"/>
      </w:r>
      <w:r w:rsidR="0012254C">
        <w:instrText xml:space="preserve"> SEQ Tabla \* ARABIC </w:instrText>
      </w:r>
      <w:r w:rsidR="0012254C">
        <w:fldChar w:fldCharType="separate"/>
      </w:r>
      <w:r w:rsidR="00353048">
        <w:rPr>
          <w:noProof/>
        </w:rPr>
        <w:t>5</w:t>
      </w:r>
      <w:r w:rsidR="0012254C">
        <w:rPr>
          <w:noProof/>
        </w:rPr>
        <w:fldChar w:fldCharType="end"/>
      </w:r>
      <w:bookmarkEnd w:id="97"/>
      <w:r>
        <w:t>.</w:t>
      </w:r>
      <w:r w:rsidRPr="005A2D03">
        <w:rPr>
          <w:b/>
        </w:rPr>
        <w:t xml:space="preserve"> </w:t>
      </w:r>
      <w:r w:rsidRPr="005A2D03">
        <w:t>Caracter</w:t>
      </w:r>
      <w:r w:rsidR="00F05553">
        <w:t xml:space="preserve">ísticas de la señal ECG procesada </w:t>
      </w:r>
      <w:r w:rsidRPr="005A2D03">
        <w:t>por AD8232</w:t>
      </w:r>
      <w:bookmarkEnd w:id="98"/>
      <w:bookmarkEnd w:id="99"/>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100" w:name="_Ref514379718"/>
      <w:bookmarkStart w:id="101" w:name="_Toc514505532"/>
      <w:r>
        <w:lastRenderedPageBreak/>
        <w:t xml:space="preserve">Figura </w:t>
      </w:r>
      <w:r w:rsidR="0012254C">
        <w:fldChar w:fldCharType="begin"/>
      </w:r>
      <w:r w:rsidR="0012254C">
        <w:instrText xml:space="preserve"> SEQ Figura \* ARABIC </w:instrText>
      </w:r>
      <w:r w:rsidR="0012254C">
        <w:fldChar w:fldCharType="separate"/>
      </w:r>
      <w:r w:rsidR="00D44F57">
        <w:rPr>
          <w:noProof/>
        </w:rPr>
        <w:t>33</w:t>
      </w:r>
      <w:r w:rsidR="0012254C">
        <w:rPr>
          <w:noProof/>
        </w:rPr>
        <w:fldChar w:fldCharType="end"/>
      </w:r>
      <w:bookmarkEnd w:id="100"/>
      <w:r>
        <w:t>. Espectro de las diferentes componentes cardiacas.</w:t>
      </w:r>
      <w:bookmarkEnd w:id="101"/>
    </w:p>
    <w:p w:rsidR="0068003E" w:rsidRDefault="00D01966" w:rsidP="0068003E">
      <w:pPr>
        <w:jc w:val="center"/>
      </w:pPr>
      <w:r>
        <w:rPr>
          <w:noProof/>
          <w:lang w:eastAsia="es-CO"/>
        </w:rPr>
        <w:drawing>
          <wp:inline distT="0" distB="0" distL="0" distR="0" wp14:anchorId="3639B09E" wp14:editId="5E396939">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102" w:name="_Ref514380031"/>
      <w:bookmarkStart w:id="103" w:name="_Toc514505533"/>
      <w:r>
        <w:t xml:space="preserve">Figura </w:t>
      </w:r>
      <w:r w:rsidR="0012254C">
        <w:fldChar w:fldCharType="begin"/>
      </w:r>
      <w:r w:rsidR="0012254C">
        <w:instrText xml:space="preserve"> SEQ Figura \* ARABIC </w:instrText>
      </w:r>
      <w:r w:rsidR="0012254C">
        <w:fldChar w:fldCharType="separate"/>
      </w:r>
      <w:r w:rsidR="00D44F57">
        <w:rPr>
          <w:noProof/>
        </w:rPr>
        <w:t>34</w:t>
      </w:r>
      <w:r w:rsidR="0012254C">
        <w:rPr>
          <w:noProof/>
        </w:rPr>
        <w:fldChar w:fldCharType="end"/>
      </w:r>
      <w:bookmarkEnd w:id="102"/>
      <w:r>
        <w:t>. Filtro Pasabajas Pasivo RC</w:t>
      </w:r>
      <w:bookmarkEnd w:id="103"/>
    </w:p>
    <w:p w:rsidR="000805F0" w:rsidRDefault="000805F0" w:rsidP="000805F0">
      <w:pPr>
        <w:jc w:val="center"/>
      </w:pPr>
      <w:r>
        <w:rPr>
          <w:noProof/>
          <w:lang w:eastAsia="es-CO"/>
        </w:rPr>
        <w:drawing>
          <wp:inline distT="0" distB="0" distL="0" distR="0" wp14:anchorId="5B86A904" wp14:editId="580EDB37">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En este filtro pasivo formado por una resistencia y un condensador, dicho condensador presenta una impedancia Z_c= -j xc y xc depende de la frecuencia por la relación:</w:t>
      </w:r>
    </w:p>
    <w:p w:rsidR="006E6F0D" w:rsidRPr="00785E55" w:rsidRDefault="004D6025"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w:t>
      </w:r>
      <w:r>
        <w:lastRenderedPageBreak/>
        <w:t xml:space="preserve">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104" w:name="_Ref514380216"/>
      <w:bookmarkStart w:id="105" w:name="_Toc514505534"/>
      <w:r>
        <w:t xml:space="preserve">Figura </w:t>
      </w:r>
      <w:r w:rsidR="0012254C">
        <w:fldChar w:fldCharType="begin"/>
      </w:r>
      <w:r w:rsidR="0012254C">
        <w:instrText xml:space="preserve"> SEQ Figura \* ARABIC </w:instrText>
      </w:r>
      <w:r w:rsidR="0012254C">
        <w:fldChar w:fldCharType="separate"/>
      </w:r>
      <w:r w:rsidR="00D44F57">
        <w:rPr>
          <w:noProof/>
        </w:rPr>
        <w:t>35</w:t>
      </w:r>
      <w:r w:rsidR="0012254C">
        <w:rPr>
          <w:noProof/>
        </w:rPr>
        <w:fldChar w:fldCharType="end"/>
      </w:r>
      <w:bookmarkEnd w:id="104"/>
      <w:r>
        <w:t>. Señal ECG Filtrada usando Filtro Pasa Bajas.</w:t>
      </w:r>
      <w:bookmarkEnd w:id="105"/>
    </w:p>
    <w:p w:rsidR="008960D0" w:rsidRDefault="00B52DAE" w:rsidP="008960D0">
      <w:pPr>
        <w:ind w:firstLine="0"/>
        <w:jc w:val="center"/>
      </w:pPr>
      <w:r>
        <w:rPr>
          <w:noProof/>
          <w:lang w:eastAsia="es-CO"/>
        </w:rPr>
        <w:drawing>
          <wp:inline distT="0" distB="0" distL="0" distR="0" wp14:anchorId="4CFCA1E0" wp14:editId="12DAE080">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lastRenderedPageBreak/>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106" w:name="_Ref514380559"/>
      <w:bookmarkStart w:id="107" w:name="_Toc514505535"/>
      <w:r>
        <w:t xml:space="preserve">Figura </w:t>
      </w:r>
      <w:r w:rsidR="0012254C">
        <w:fldChar w:fldCharType="begin"/>
      </w:r>
      <w:r w:rsidR="0012254C">
        <w:instrText xml:space="preserve"> SEQ Figura \* ARABIC </w:instrText>
      </w:r>
      <w:r w:rsidR="0012254C">
        <w:fldChar w:fldCharType="separate"/>
      </w:r>
      <w:r w:rsidR="00D44F57">
        <w:rPr>
          <w:noProof/>
        </w:rPr>
        <w:t>36</w:t>
      </w:r>
      <w:r w:rsidR="0012254C">
        <w:rPr>
          <w:noProof/>
        </w:rPr>
        <w:fldChar w:fldCharType="end"/>
      </w:r>
      <w:bookmarkEnd w:id="106"/>
      <w:r>
        <w:t>. Sensor de Pulso con Metodo de Transmitancia</w:t>
      </w:r>
      <w:bookmarkEnd w:id="107"/>
    </w:p>
    <w:p w:rsidR="00516A49" w:rsidRDefault="00516A49" w:rsidP="00516A49">
      <w:pPr>
        <w:jc w:val="center"/>
      </w:pPr>
      <w:r>
        <w:rPr>
          <w:rFonts w:eastAsiaTheme="minorEastAsia"/>
          <w:noProof/>
          <w:sz w:val="22"/>
          <w:lang w:eastAsia="es-CO"/>
        </w:rPr>
        <w:drawing>
          <wp:inline distT="0" distB="0" distL="0" distR="0" wp14:anchorId="71E344F8" wp14:editId="36D9E05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108" w:name="_Ref514380979"/>
      <w:bookmarkStart w:id="109" w:name="_Toc514505536"/>
      <w:r>
        <w:t xml:space="preserve">Figura </w:t>
      </w:r>
      <w:r w:rsidR="0012254C">
        <w:fldChar w:fldCharType="begin"/>
      </w:r>
      <w:r w:rsidR="0012254C">
        <w:instrText xml:space="preserve"> SEQ Figura \* ARABIC </w:instrText>
      </w:r>
      <w:r w:rsidR="0012254C">
        <w:fldChar w:fldCharType="separate"/>
      </w:r>
      <w:r w:rsidR="00D44F57">
        <w:rPr>
          <w:noProof/>
        </w:rPr>
        <w:t>37</w:t>
      </w:r>
      <w:r w:rsidR="0012254C">
        <w:rPr>
          <w:noProof/>
        </w:rPr>
        <w:fldChar w:fldCharType="end"/>
      </w:r>
      <w:bookmarkEnd w:id="108"/>
      <w:r>
        <w:t>. Sistema de Oximetría MCP60021</w:t>
      </w:r>
      <w:bookmarkEnd w:id="109"/>
    </w:p>
    <w:p w:rsidR="00516A49" w:rsidRDefault="00717825" w:rsidP="00717825">
      <w:pPr>
        <w:jc w:val="center"/>
      </w:pPr>
      <w:r>
        <w:rPr>
          <w:rFonts w:eastAsiaTheme="minorEastAsia"/>
          <w:i/>
          <w:noProof/>
          <w:sz w:val="18"/>
          <w:szCs w:val="18"/>
          <w:lang w:eastAsia="es-CO"/>
        </w:rPr>
        <w:drawing>
          <wp:inline distT="0" distB="0" distL="0" distR="0" wp14:anchorId="5F7F77F0" wp14:editId="38291D56">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110" w:name="_Ref514381211"/>
      <w:bookmarkStart w:id="111" w:name="_Toc514505537"/>
      <w:r>
        <w:t xml:space="preserve">Figura </w:t>
      </w:r>
      <w:r w:rsidR="0012254C">
        <w:fldChar w:fldCharType="begin"/>
      </w:r>
      <w:r w:rsidR="0012254C">
        <w:instrText xml:space="preserve"> SEQ Figura \* ARABIC </w:instrText>
      </w:r>
      <w:r w:rsidR="0012254C">
        <w:fldChar w:fldCharType="separate"/>
      </w:r>
      <w:r w:rsidR="00D44F57">
        <w:rPr>
          <w:noProof/>
        </w:rPr>
        <w:t>38</w:t>
      </w:r>
      <w:r w:rsidR="0012254C">
        <w:rPr>
          <w:noProof/>
        </w:rPr>
        <w:fldChar w:fldCharType="end"/>
      </w:r>
      <w:bookmarkEnd w:id="110"/>
      <w:r>
        <w:t>. Señal Adquirida por el Oximetro.</w:t>
      </w:r>
      <w:bookmarkEnd w:id="111"/>
    </w:p>
    <w:p w:rsidR="00516A49" w:rsidRDefault="00693D81" w:rsidP="003B41DF">
      <w:pPr>
        <w:jc w:val="center"/>
      </w:pPr>
      <w:r>
        <w:rPr>
          <w:noProof/>
          <w:lang w:eastAsia="es-CO"/>
        </w:rPr>
        <w:drawing>
          <wp:inline distT="0" distB="0" distL="0" distR="0" wp14:anchorId="1C573C58" wp14:editId="59B2B61D">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112" w:name="_Ref514381413"/>
      <w:bookmarkStart w:id="113" w:name="_Ref514381402"/>
      <w:bookmarkStart w:id="114" w:name="_Toc514505736"/>
      <w:r>
        <w:t xml:space="preserve">Tabla </w:t>
      </w:r>
      <w:r w:rsidR="0012254C">
        <w:fldChar w:fldCharType="begin"/>
      </w:r>
      <w:r w:rsidR="0012254C">
        <w:instrText xml:space="preserve"> SEQ Tabla \* ARABIC </w:instrText>
      </w:r>
      <w:r w:rsidR="0012254C">
        <w:fldChar w:fldCharType="separate"/>
      </w:r>
      <w:r w:rsidR="00353048">
        <w:rPr>
          <w:noProof/>
        </w:rPr>
        <w:t>6</w:t>
      </w:r>
      <w:r w:rsidR="0012254C">
        <w:rPr>
          <w:noProof/>
        </w:rPr>
        <w:fldChar w:fldCharType="end"/>
      </w:r>
      <w:bookmarkEnd w:id="112"/>
      <w:r>
        <w:t xml:space="preserve"> </w:t>
      </w:r>
      <w:r w:rsidRPr="00693D81">
        <w:t xml:space="preserve"> Características de la señal de oximetría</w:t>
      </w:r>
      <w:bookmarkEnd w:id="113"/>
      <w:bookmarkEnd w:id="114"/>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3226EC" w:rsidRPr="003226EC" w:rsidRDefault="003226EC" w:rsidP="003226EC">
      <w:pPr>
        <w:autoSpaceDE w:val="0"/>
        <w:autoSpaceDN w:val="0"/>
        <w:adjustRightInd w:val="0"/>
        <w:rPr>
          <w:rFonts w:cs="Times New Roman"/>
          <w:sz w:val="22"/>
        </w:rPr>
      </w:pPr>
      <w:r w:rsidRPr="003226EC">
        <w:rPr>
          <w:rFonts w:cs="Times New Roman"/>
          <w:b/>
          <w:sz w:val="22"/>
        </w:rPr>
        <w:t>Señal de electrocardiografía</w:t>
      </w:r>
      <w:r w:rsidRPr="003226EC">
        <w:rPr>
          <w:rFonts w:cs="Times New Roman"/>
          <w:sz w:val="22"/>
        </w:rPr>
        <w:t>: 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3226EC" w:rsidP="003226EC">
      <w:pPr>
        <w:autoSpaceDE w:val="0"/>
        <w:autoSpaceDN w:val="0"/>
        <w:adjustRightInd w:val="0"/>
        <w:rPr>
          <w:rFonts w:cs="Times New Roman"/>
          <w:sz w:val="22"/>
        </w:rPr>
      </w:pPr>
      <w:r w:rsidRPr="003226EC">
        <w:rPr>
          <w:rFonts w:cs="Times New Roman"/>
          <w:sz w:val="22"/>
        </w:rPr>
        <w:t>La Figura 37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 (Guyton &amp; Hall, 2011).</w:t>
      </w:r>
    </w:p>
    <w:p w:rsidR="00ED0F9A" w:rsidRDefault="00ED0F9A" w:rsidP="00ED0F9A">
      <w:pPr>
        <w:pStyle w:val="Descripcin"/>
        <w:keepNext/>
        <w:jc w:val="center"/>
      </w:pPr>
      <w:bookmarkStart w:id="115" w:name="_Ref514381719"/>
      <w:bookmarkStart w:id="116" w:name="_Toc514505538"/>
      <w:r>
        <w:lastRenderedPageBreak/>
        <w:t xml:space="preserve">Figura </w:t>
      </w:r>
      <w:r w:rsidR="0012254C">
        <w:fldChar w:fldCharType="begin"/>
      </w:r>
      <w:r w:rsidR="0012254C">
        <w:instrText xml:space="preserve"> SEQ Figura \* ARABIC </w:instrText>
      </w:r>
      <w:r w:rsidR="0012254C">
        <w:fldChar w:fldCharType="separate"/>
      </w:r>
      <w:r w:rsidR="00D44F57">
        <w:rPr>
          <w:noProof/>
        </w:rPr>
        <w:t>39</w:t>
      </w:r>
      <w:r w:rsidR="0012254C">
        <w:rPr>
          <w:noProof/>
        </w:rPr>
        <w:fldChar w:fldCharType="end"/>
      </w:r>
      <w:bookmarkEnd w:id="115"/>
      <w:r>
        <w:t>. Señales Captadas Durante un Ciclo Cardiaco</w:t>
      </w:r>
      <w:bookmarkEnd w:id="116"/>
    </w:p>
    <w:p w:rsidR="000268E4" w:rsidRDefault="003226EC" w:rsidP="00ED0F9A">
      <w:pPr>
        <w:jc w:val="center"/>
      </w:pPr>
      <w:r>
        <w:rPr>
          <w:noProof/>
          <w:lang w:eastAsia="es-CO"/>
        </w:rPr>
        <w:drawing>
          <wp:inline distT="0" distB="0" distL="0" distR="0" wp14:anchorId="4ABC0796" wp14:editId="2A7BEF5E">
            <wp:extent cx="4742815" cy="5785485"/>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42815" cy="5785485"/>
                    </a:xfrm>
                    <a:prstGeom prst="rect">
                      <a:avLst/>
                    </a:prstGeom>
                    <a:noFill/>
                  </pic:spPr>
                </pic:pic>
              </a:graphicData>
            </a:graphic>
          </wp:inline>
        </w:drawing>
      </w:r>
    </w:p>
    <w:p w:rsidR="001D4121"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FA523E" w:rsidRPr="00FA523E" w:rsidRDefault="00FA523E" w:rsidP="00FA523E">
      <w:pPr>
        <w:rPr>
          <w:sz w:val="22"/>
        </w:rPr>
      </w:pPr>
      <w:r w:rsidRPr="00FA523E">
        <w:rPr>
          <w:sz w:val="22"/>
        </w:rPr>
        <w:lastRenderedPageBreak/>
        <w:t>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beats per minute (pulsos por minuto) considerando un paciente en reposo.</w:t>
      </w:r>
    </w:p>
    <w:p w:rsidR="00FA523E" w:rsidRPr="00FA523E" w:rsidRDefault="00FA523E" w:rsidP="00FA523E">
      <w:pPr>
        <w:rPr>
          <w:sz w:val="22"/>
        </w:rPr>
      </w:pPr>
      <w:r w:rsidRPr="00FA523E">
        <w:rPr>
          <w:sz w:val="22"/>
        </w:rPr>
        <w:t>El periodo de la señal de electrocardiografía se fracciona en el tiempo de contracción y de relajación, como se observa en la figura 3</w:t>
      </w:r>
      <w:r>
        <w:rPr>
          <w:sz w:val="22"/>
        </w:rPr>
        <w:t>9</w:t>
      </w:r>
      <w:r w:rsidRPr="00FA523E">
        <w:rPr>
          <w:sz w:val="22"/>
        </w:rPr>
        <w:t>, los ventrículos diástole están en reposo aproximadamente 0,6 s y los ventrículos sístole tiene su mayor amplitud durante aproximadamente unos 0,2 s. Eso quiere decir que el corazón pasa más tiempo en reposo que en trabajo.</w:t>
      </w:r>
    </w:p>
    <w:p w:rsidR="00FA523E" w:rsidRPr="00FA523E" w:rsidRDefault="00FA523E" w:rsidP="00FA523E">
      <w:pPr>
        <w:rPr>
          <w:sz w:val="22"/>
        </w:rPr>
      </w:pPr>
      <w:r w:rsidRPr="00FA523E">
        <w:rPr>
          <w:sz w:val="22"/>
        </w:rP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FA523E" w:rsidRDefault="00FA523E" w:rsidP="00FA523E">
      <w:pPr>
        <w:rPr>
          <w:sz w:val="22"/>
        </w:rPr>
      </w:pPr>
      <w:r w:rsidRPr="00FA523E">
        <w:rPr>
          <w:sz w:val="22"/>
        </w:rPr>
        <w:t>Por ésta razón se realizó la sincronización de la onda de corte con la señal ECG; porque tiene características relevantes como el complejo QRS que nos ayuda a sincronizar nuestro corte de mínimo sangrado de la cual el control puede distinguir entre sístole y diástole, generando la onda de corte solamente e</w:t>
      </w:r>
      <w:r>
        <w:rPr>
          <w:sz w:val="22"/>
        </w:rPr>
        <w:t>n ésta última fase ver figura siguiente</w:t>
      </w:r>
      <w:r w:rsidRPr="00FA523E">
        <w:rPr>
          <w:sz w:val="22"/>
        </w:rPr>
        <w:t>.</w:t>
      </w:r>
    </w:p>
    <w:p w:rsidR="00FA523E" w:rsidRPr="00FA523E" w:rsidRDefault="00FA523E" w:rsidP="00FA523E">
      <w:pPr>
        <w:jc w:val="center"/>
        <w:rPr>
          <w:rFonts w:cs="Times New Roman"/>
          <w:color w:val="2E74B5" w:themeColor="accent1" w:themeShade="BF"/>
          <w:sz w:val="18"/>
          <w:szCs w:val="18"/>
        </w:rPr>
      </w:pPr>
      <w:r w:rsidRPr="00FA523E">
        <w:rPr>
          <w:rFonts w:cs="Times New Roman"/>
          <w:color w:val="2E74B5" w:themeColor="accent1" w:themeShade="BF"/>
          <w:sz w:val="18"/>
          <w:szCs w:val="18"/>
        </w:rPr>
        <w:lastRenderedPageBreak/>
        <w:t>Figura 38. Sincronización fase diastólica con onda de corte</w:t>
      </w:r>
      <w:r w:rsidRPr="00D763AB">
        <w:rPr>
          <w:noProof/>
          <w:color w:val="538135" w:themeColor="accent6" w:themeShade="BF"/>
          <w:lang w:eastAsia="es-CO"/>
        </w:rPr>
        <w:drawing>
          <wp:inline distT="0" distB="0" distL="0" distR="0" wp14:anchorId="6F9AB5DF" wp14:editId="1D402C37">
            <wp:extent cx="3171825" cy="2782303"/>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6012" cy="2785975"/>
                    </a:xfrm>
                    <a:prstGeom prst="rect">
                      <a:avLst/>
                    </a:prstGeom>
                  </pic:spPr>
                </pic:pic>
              </a:graphicData>
            </a:graphic>
          </wp:inline>
        </w:drawing>
      </w:r>
    </w:p>
    <w:p w:rsidR="00FA523E" w:rsidRPr="00FA523E" w:rsidRDefault="00FA523E" w:rsidP="00FA523E">
      <w:pPr>
        <w:rPr>
          <w:sz w:val="22"/>
        </w:rPr>
      </w:pPr>
    </w:p>
    <w:p w:rsidR="00FA523E" w:rsidRPr="00FA523E" w:rsidRDefault="00FA523E" w:rsidP="00FA523E">
      <w:pPr>
        <w:rPr>
          <w:sz w:val="22"/>
        </w:rPr>
      </w:pPr>
      <w:r w:rsidRPr="00FA523E">
        <w:rPr>
          <w:b/>
          <w:sz w:val="22"/>
        </w:rPr>
        <w:t xml:space="preserve">Señal de Fotopletismografia: </w:t>
      </w:r>
      <w:r w:rsidRPr="00FA523E">
        <w:rPr>
          <w:sz w:val="22"/>
        </w:rPr>
        <w:t xml:space="preserve">Para el análisis de la señal fotopletismografíca no es nada diferente, </w:t>
      </w:r>
      <w:r>
        <w:rPr>
          <w:sz w:val="22"/>
        </w:rPr>
        <w:t>podemos observar en la Figura 40</w:t>
      </w:r>
      <w:r w:rsidRPr="00FA523E">
        <w:rPr>
          <w:sz w:val="22"/>
        </w:rPr>
        <w:t xml:space="preserve"> diversas características de pulso entre la señal de electrocardiografía (ECG) color negro y fotopletismografia (PPG) en color azul, grabadas simultáneamente.</w:t>
      </w:r>
    </w:p>
    <w:p w:rsidR="00FA523E" w:rsidRPr="005D5134" w:rsidRDefault="00FA523E" w:rsidP="00FA523E">
      <w:pPr>
        <w:rPr>
          <w:sz w:val="22"/>
        </w:rPr>
      </w:pPr>
      <w:r w:rsidRPr="00FA523E">
        <w:rPr>
          <w:sz w:val="22"/>
        </w:rP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Selvaraj, Jaryal, Santhosh, Deepak, &amp; Anand, 2009).</w:t>
      </w:r>
    </w:p>
    <w:p w:rsidR="0013731B" w:rsidRDefault="0013731B" w:rsidP="0013731B">
      <w:pPr>
        <w:pStyle w:val="Descripcin"/>
        <w:keepNext/>
        <w:jc w:val="center"/>
      </w:pPr>
      <w:bookmarkStart w:id="117" w:name="_Ref514382463"/>
      <w:bookmarkStart w:id="118" w:name="_Toc514505539"/>
      <w:r>
        <w:lastRenderedPageBreak/>
        <w:t xml:space="preserve">Figura </w:t>
      </w:r>
      <w:r w:rsidR="0012254C">
        <w:fldChar w:fldCharType="begin"/>
      </w:r>
      <w:r w:rsidR="0012254C">
        <w:instrText xml:space="preserve"> SEQ Figura \* ARABIC </w:instrText>
      </w:r>
      <w:r w:rsidR="0012254C">
        <w:fldChar w:fldCharType="separate"/>
      </w:r>
      <w:r w:rsidR="00D44F57">
        <w:rPr>
          <w:noProof/>
        </w:rPr>
        <w:t>40</w:t>
      </w:r>
      <w:r w:rsidR="0012254C">
        <w:rPr>
          <w:noProof/>
        </w:rPr>
        <w:fldChar w:fldCharType="end"/>
      </w:r>
      <w:bookmarkEnd w:id="117"/>
      <w:r>
        <w:t>. Señal ECG y Oximetría Simultáneamente</w:t>
      </w:r>
      <w:bookmarkEnd w:id="118"/>
    </w:p>
    <w:p w:rsidR="001D4121" w:rsidRDefault="001D4121" w:rsidP="001D4121">
      <w:pPr>
        <w:jc w:val="center"/>
      </w:pPr>
      <w:r>
        <w:rPr>
          <w:noProof/>
          <w:sz w:val="23"/>
          <w:szCs w:val="23"/>
          <w:lang w:eastAsia="es-CO"/>
        </w:rPr>
        <w:drawing>
          <wp:inline distT="0" distB="0" distL="0" distR="0" wp14:anchorId="41ED0BBA" wp14:editId="3DE7BEEE">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En este caso el comienzo de la presión sístole tiene lugar al inicio o pie de la señal fotopletismografíca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ximadamente 0.5 s. Ver figura 41</w:t>
      </w:r>
      <w:r>
        <w:t xml:space="preserve"> de gran simi</w:t>
      </w:r>
      <w:r w:rsidR="0013288D">
        <w:t>litud a la señal de la figura 40</w:t>
      </w:r>
      <w:r>
        <w:t>.</w:t>
      </w:r>
    </w:p>
    <w:p w:rsidR="00674A3D" w:rsidRDefault="00674A3D" w:rsidP="00674A3D">
      <w:pPr>
        <w:pStyle w:val="Descripcin"/>
        <w:keepNext/>
        <w:jc w:val="center"/>
      </w:pPr>
      <w:bookmarkStart w:id="119" w:name="_Ref514383145"/>
      <w:bookmarkStart w:id="120" w:name="_Toc514505540"/>
      <w:r>
        <w:t xml:space="preserve">Figura </w:t>
      </w:r>
      <w:r w:rsidR="0012254C">
        <w:fldChar w:fldCharType="begin"/>
      </w:r>
      <w:r w:rsidR="0012254C">
        <w:instrText xml:space="preserve"> SEQ Figura \* ARABIC </w:instrText>
      </w:r>
      <w:r w:rsidR="0012254C">
        <w:fldChar w:fldCharType="separate"/>
      </w:r>
      <w:r w:rsidR="00D44F57">
        <w:rPr>
          <w:noProof/>
        </w:rPr>
        <w:t>41</w:t>
      </w:r>
      <w:r w:rsidR="0012254C">
        <w:rPr>
          <w:noProof/>
        </w:rPr>
        <w:fldChar w:fldCharType="end"/>
      </w:r>
      <w:bookmarkEnd w:id="119"/>
      <w:r>
        <w:t>. Señal ECG y de Oximetría adquiridas simultáneamente.</w:t>
      </w:r>
      <w:bookmarkEnd w:id="120"/>
    </w:p>
    <w:p w:rsidR="001D4121" w:rsidRPr="00E3569F" w:rsidRDefault="0013288D" w:rsidP="00E3569F">
      <w:pPr>
        <w:jc w:val="center"/>
        <w:rPr>
          <w:rFonts w:eastAsiaTheme="minorEastAsia" w:cs="Times New Roman"/>
          <w:sz w:val="22"/>
        </w:rPr>
      </w:pPr>
      <w:r>
        <w:rPr>
          <w:noProof/>
          <w:lang w:eastAsia="es-CO"/>
        </w:rPr>
        <w:drawing>
          <wp:inline distT="0" distB="0" distL="0" distR="0" wp14:anchorId="7E947A90" wp14:editId="212ED8CE">
            <wp:extent cx="5612130" cy="213614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136140"/>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121" w:name="_Ref514383347"/>
      <w:bookmarkStart w:id="122" w:name="_Toc514505541"/>
      <w:r>
        <w:t xml:space="preserve">Figura </w:t>
      </w:r>
      <w:r w:rsidR="0012254C">
        <w:fldChar w:fldCharType="begin"/>
      </w:r>
      <w:r w:rsidR="0012254C">
        <w:instrText xml:space="preserve"> SEQ Figura \* ARABIC </w:instrText>
      </w:r>
      <w:r w:rsidR="0012254C">
        <w:fldChar w:fldCharType="separate"/>
      </w:r>
      <w:r w:rsidR="00D44F57">
        <w:rPr>
          <w:noProof/>
        </w:rPr>
        <w:t>42</w:t>
      </w:r>
      <w:r w:rsidR="0012254C">
        <w:rPr>
          <w:noProof/>
        </w:rPr>
        <w:fldChar w:fldCharType="end"/>
      </w:r>
      <w:bookmarkEnd w:id="121"/>
      <w:r>
        <w:t>. Diagrama de Pines del PIC16F688</w:t>
      </w:r>
      <w:bookmarkEnd w:id="122"/>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1D401F4B" wp14:editId="3FFD4C86">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lastRenderedPageBreak/>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 xml:space="preserve">La UEQ cortará solamente en la fase diastólica, es decir, cuando el corazón se encuentre relajado, lo cual significa que la presión arterial se encuentra en su nivel más bajo. Lo anterior </w:t>
      </w:r>
      <w:r w:rsidRPr="009E18D5">
        <w:rPr>
          <w:szCs w:val="24"/>
        </w:rPr>
        <w:lastRenderedPageBreak/>
        <w:t>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3" w:name="_Ref514409512"/>
      <w:bookmarkStart w:id="124" w:name="_Toc514505441"/>
      <w:r>
        <w:t>Control de Potencia</w:t>
      </w:r>
      <w:bookmarkEnd w:id="123"/>
      <w:bookmarkEnd w:id="124"/>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lastRenderedPageBreak/>
        <w:t>Diagrama de Bloques</w:t>
      </w:r>
      <w:r w:rsidR="00AC36C5">
        <w:t>.</w:t>
      </w:r>
    </w:p>
    <w:p w:rsidR="00314471" w:rsidRDefault="009E18D5" w:rsidP="00314471">
      <w:pPr>
        <w:pStyle w:val="Descripcin"/>
        <w:keepNext/>
        <w:jc w:val="center"/>
      </w:pPr>
      <w:bookmarkStart w:id="125" w:name="_Ref514384602"/>
      <w:bookmarkStart w:id="126" w:name="_Toc514505542"/>
      <w:r>
        <w:t xml:space="preserve">Figura </w:t>
      </w:r>
      <w:r w:rsidR="0012254C">
        <w:fldChar w:fldCharType="begin"/>
      </w:r>
      <w:r w:rsidR="0012254C">
        <w:instrText xml:space="preserve"> SEQ Figura \* ARABIC </w:instrText>
      </w:r>
      <w:r w:rsidR="0012254C">
        <w:fldChar w:fldCharType="separate"/>
      </w:r>
      <w:r w:rsidR="00D44F57">
        <w:rPr>
          <w:noProof/>
        </w:rPr>
        <w:t>43</w:t>
      </w:r>
      <w:r w:rsidR="0012254C">
        <w:rPr>
          <w:noProof/>
        </w:rPr>
        <w:fldChar w:fldCharType="end"/>
      </w:r>
      <w:bookmarkEnd w:id="125"/>
      <w:r>
        <w:t>. Diagrama de Bloques Para el</w:t>
      </w:r>
      <w:r w:rsidR="00E57FE3">
        <w:t xml:space="preserve"> Sistema de Control de Potencia</w:t>
      </w:r>
      <w:bookmarkEnd w:id="126"/>
    </w:p>
    <w:p w:rsidR="00314471" w:rsidRDefault="009E18D5" w:rsidP="00314471">
      <w:pPr>
        <w:keepNext/>
        <w:jc w:val="left"/>
      </w:pPr>
      <w:r>
        <w:rPr>
          <w:noProof/>
          <w:lang w:eastAsia="es-CO"/>
        </w:rPr>
        <w:drawing>
          <wp:inline distT="0" distB="0" distL="0" distR="0" wp14:anchorId="736D8712" wp14:editId="4BE3A7F0">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4D6025"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 xml:space="preserve">señalado en la pantalla táctil del equipo de </w:t>
      </w:r>
      <w:r w:rsidR="009E0FF8">
        <w:lastRenderedPageBreak/>
        <w:t>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4D6025"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4D6025"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127" w:name="_Ref514384463"/>
      <w:bookmarkStart w:id="128" w:name="_Toc514505543"/>
      <w:r>
        <w:lastRenderedPageBreak/>
        <w:t xml:space="preserve">Figura </w:t>
      </w:r>
      <w:r w:rsidR="0012254C">
        <w:fldChar w:fldCharType="begin"/>
      </w:r>
      <w:r w:rsidR="0012254C">
        <w:instrText xml:space="preserve"> SEQ Figura \* ARABIC </w:instrText>
      </w:r>
      <w:r w:rsidR="0012254C">
        <w:fldChar w:fldCharType="separate"/>
      </w:r>
      <w:r w:rsidR="00D44F57">
        <w:rPr>
          <w:noProof/>
        </w:rPr>
        <w:t>44</w:t>
      </w:r>
      <w:r w:rsidR="0012254C">
        <w:rPr>
          <w:noProof/>
        </w:rPr>
        <w:fldChar w:fldCharType="end"/>
      </w:r>
      <w:bookmarkEnd w:id="127"/>
      <w:r>
        <w:t>. Regulación y Control de Potencia DC</w:t>
      </w:r>
      <w:bookmarkEnd w:id="128"/>
    </w:p>
    <w:p w:rsidR="00593CE9" w:rsidRDefault="00593CE9" w:rsidP="009E18D5">
      <w:pPr>
        <w:keepNext/>
        <w:jc w:val="center"/>
      </w:pPr>
      <w:r>
        <w:rPr>
          <w:noProof/>
          <w:lang w:eastAsia="es-CO"/>
        </w:rPr>
        <w:drawing>
          <wp:inline distT="0" distB="0" distL="0" distR="0" wp14:anchorId="77AE7953" wp14:editId="7B716EDE">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29" w:name="_Toc514505442"/>
      <w:r>
        <w:t>Alimentación</w:t>
      </w:r>
      <w:bookmarkEnd w:id="129"/>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130" w:name="_Toc514505443"/>
      <w:r>
        <w:lastRenderedPageBreak/>
        <w:t xml:space="preserve">Funcionamiento </w:t>
      </w:r>
      <w:r w:rsidR="0053744A">
        <w:t xml:space="preserve">del </w:t>
      </w:r>
      <w:r>
        <w:t>electrobisturí</w:t>
      </w:r>
      <w:bookmarkEnd w:id="130"/>
    </w:p>
    <w:p w:rsidR="002158F0" w:rsidRDefault="002158F0" w:rsidP="002158F0">
      <w:pPr>
        <w:pStyle w:val="Descripcin"/>
        <w:keepNext/>
        <w:jc w:val="center"/>
      </w:pPr>
      <w:bookmarkStart w:id="131" w:name="_Ref514384622"/>
      <w:bookmarkStart w:id="132" w:name="_Toc514505544"/>
      <w:r>
        <w:t xml:space="preserve">Figura </w:t>
      </w:r>
      <w:r w:rsidR="0012254C">
        <w:fldChar w:fldCharType="begin"/>
      </w:r>
      <w:r w:rsidR="0012254C">
        <w:instrText xml:space="preserve"> SEQ Figura \* ARABIC </w:instrText>
      </w:r>
      <w:r w:rsidR="0012254C">
        <w:fldChar w:fldCharType="separate"/>
      </w:r>
      <w:r w:rsidR="00D44F57">
        <w:rPr>
          <w:noProof/>
        </w:rPr>
        <w:t>45</w:t>
      </w:r>
      <w:r w:rsidR="0012254C">
        <w:rPr>
          <w:noProof/>
        </w:rPr>
        <w:fldChar w:fldCharType="end"/>
      </w:r>
      <w:bookmarkEnd w:id="131"/>
      <w:r>
        <w:t xml:space="preserve">. </w:t>
      </w:r>
      <w:r w:rsidRPr="005F35D6">
        <w:t>Representación del Funcionamiento</w:t>
      </w:r>
      <w:r w:rsidR="00DA176A">
        <w:t xml:space="preserve"> del Equipo</w:t>
      </w:r>
      <w:bookmarkEnd w:id="132"/>
    </w:p>
    <w:p w:rsidR="0053744A" w:rsidRDefault="0053744A" w:rsidP="002158F0">
      <w:pPr>
        <w:jc w:val="center"/>
      </w:pPr>
      <w:r>
        <w:rPr>
          <w:noProof/>
          <w:lang w:eastAsia="es-CO"/>
        </w:rPr>
        <w:drawing>
          <wp:inline distT="0" distB="0" distL="0" distR="0" wp14:anchorId="49B73575" wp14:editId="148A9842">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bookmarkStart w:id="133" w:name="_Toc514505545"/>
      <w:r>
        <w:t xml:space="preserve">Figura </w:t>
      </w:r>
      <w:r w:rsidR="0012254C">
        <w:fldChar w:fldCharType="begin"/>
      </w:r>
      <w:r w:rsidR="0012254C">
        <w:instrText xml:space="preserve"> SEQ Figura \* ARABIC </w:instrText>
      </w:r>
      <w:r w:rsidR="0012254C">
        <w:fldChar w:fldCharType="separate"/>
      </w:r>
      <w:r w:rsidR="00D44F57">
        <w:rPr>
          <w:noProof/>
        </w:rPr>
        <w:t>46</w:t>
      </w:r>
      <w:r w:rsidR="0012254C">
        <w:rPr>
          <w:noProof/>
        </w:rPr>
        <w:fldChar w:fldCharType="end"/>
      </w:r>
      <w:r>
        <w:t>. Placa de Retorno de dos Secciones Conductoras.</w:t>
      </w:r>
      <w:bookmarkEnd w:id="133"/>
    </w:p>
    <w:p w:rsidR="0053744A" w:rsidRDefault="0053744A" w:rsidP="0053744A">
      <w:pPr>
        <w:keepNext/>
        <w:jc w:val="center"/>
      </w:pPr>
      <w:r>
        <w:rPr>
          <w:noProof/>
          <w:lang w:eastAsia="es-CO"/>
        </w:rPr>
        <w:drawing>
          <wp:inline distT="0" distB="0" distL="0" distR="0" wp14:anchorId="23FFCBC8" wp14:editId="27398D27">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w:t>
      </w:r>
      <w:r>
        <w:lastRenderedPageBreak/>
        <w:t xml:space="preserve">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134" w:name="_Ref514400921"/>
      <w:bookmarkStart w:id="135" w:name="_Toc514505546"/>
      <w:r>
        <w:t xml:space="preserve">Figura </w:t>
      </w:r>
      <w:r w:rsidR="0012254C">
        <w:fldChar w:fldCharType="begin"/>
      </w:r>
      <w:r w:rsidR="0012254C">
        <w:instrText xml:space="preserve"> SEQ Figura \* ARABIC </w:instrText>
      </w:r>
      <w:r w:rsidR="0012254C">
        <w:fldChar w:fldCharType="separate"/>
      </w:r>
      <w:r w:rsidR="00D44F57">
        <w:rPr>
          <w:noProof/>
        </w:rPr>
        <w:t>47</w:t>
      </w:r>
      <w:r w:rsidR="0012254C">
        <w:rPr>
          <w:noProof/>
        </w:rPr>
        <w:fldChar w:fldCharType="end"/>
      </w:r>
      <w:bookmarkEnd w:id="134"/>
      <w:r>
        <w:t>. Advertencia Placa de Retorno Ausente o Mal Puesta.</w:t>
      </w:r>
      <w:bookmarkEnd w:id="135"/>
    </w:p>
    <w:p w:rsidR="0053744A" w:rsidRDefault="0053744A" w:rsidP="0053744A">
      <w:pPr>
        <w:keepNext/>
        <w:jc w:val="center"/>
      </w:pPr>
      <w:r>
        <w:rPr>
          <w:noProof/>
          <w:lang w:eastAsia="es-CO"/>
        </w:rPr>
        <w:drawing>
          <wp:inline distT="0" distB="0" distL="0" distR="0" wp14:anchorId="65E8CE4F" wp14:editId="2F3F8EEE">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136" w:name="_Ref514408063"/>
      <w:bookmarkStart w:id="137" w:name="_Toc514505547"/>
      <w:r>
        <w:t xml:space="preserve">Figura </w:t>
      </w:r>
      <w:r w:rsidR="0012254C">
        <w:fldChar w:fldCharType="begin"/>
      </w:r>
      <w:r w:rsidR="0012254C">
        <w:instrText xml:space="preserve"> SEQ Figura \* ARABIC </w:instrText>
      </w:r>
      <w:r w:rsidR="0012254C">
        <w:fldChar w:fldCharType="separate"/>
      </w:r>
      <w:r w:rsidR="00D44F57">
        <w:rPr>
          <w:noProof/>
        </w:rPr>
        <w:t>48</w:t>
      </w:r>
      <w:r w:rsidR="0012254C">
        <w:rPr>
          <w:noProof/>
        </w:rPr>
        <w:fldChar w:fldCharType="end"/>
      </w:r>
      <w:bookmarkEnd w:id="136"/>
      <w:r>
        <w:t xml:space="preserve">. Lápiz de </w:t>
      </w:r>
      <w:r w:rsidR="00041868">
        <w:t>Electrocirugía</w:t>
      </w:r>
      <w:r>
        <w:t>.</w:t>
      </w:r>
      <w:bookmarkEnd w:id="137"/>
      <w:r>
        <w:t xml:space="preserve"> </w:t>
      </w:r>
    </w:p>
    <w:p w:rsidR="0053744A" w:rsidRDefault="0053744A" w:rsidP="0053744A">
      <w:pPr>
        <w:keepNext/>
        <w:jc w:val="center"/>
      </w:pPr>
      <w:r>
        <w:rPr>
          <w:noProof/>
          <w:lang w:eastAsia="es-CO"/>
        </w:rPr>
        <w:drawing>
          <wp:inline distT="0" distB="0" distL="0" distR="0" wp14:anchorId="345B1F52" wp14:editId="26CD64FB">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bookmarkStart w:id="138" w:name="_Toc514505444"/>
      <w:r w:rsidRPr="000F10AA">
        <w:t>Diseño industrial del equipo</w:t>
      </w:r>
      <w:r>
        <w:t>.</w:t>
      </w:r>
      <w:bookmarkEnd w:id="138"/>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bookmarkStart w:id="139" w:name="_Toc514505548"/>
      <w:r>
        <w:t xml:space="preserve">Figura </w:t>
      </w:r>
      <w:r w:rsidR="0012254C">
        <w:fldChar w:fldCharType="begin"/>
      </w:r>
      <w:r w:rsidR="0012254C">
        <w:instrText xml:space="preserve"> SEQ Figura \* ARABIC </w:instrText>
      </w:r>
      <w:r w:rsidR="0012254C">
        <w:fldChar w:fldCharType="separate"/>
      </w:r>
      <w:r w:rsidR="00D44F57">
        <w:rPr>
          <w:noProof/>
        </w:rPr>
        <w:t>49</w:t>
      </w:r>
      <w:r w:rsidR="0012254C">
        <w:rPr>
          <w:noProof/>
        </w:rPr>
        <w:fldChar w:fldCharType="end"/>
      </w:r>
      <w:r>
        <w:t>. Vist</w:t>
      </w:r>
      <w:r w:rsidR="005F3212">
        <w:t>a isométrica del equipo.</w:t>
      </w:r>
      <w:bookmarkEnd w:id="139"/>
    </w:p>
    <w:p w:rsidR="00C412B1" w:rsidRDefault="002039A6" w:rsidP="00FA5524">
      <w:pPr>
        <w:jc w:val="center"/>
      </w:pPr>
      <w:r>
        <w:rPr>
          <w:noProof/>
          <w:lang w:eastAsia="es-CO"/>
        </w:rPr>
        <w:drawing>
          <wp:inline distT="0" distB="0" distL="0" distR="0" wp14:anchorId="30A7C302" wp14:editId="2EF0E4B1">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w:t>
      </w:r>
      <w:r w:rsidR="008E5525">
        <w:lastRenderedPageBreak/>
        <w:t xml:space="preserve">procedimientos quirúrgicos </w:t>
      </w:r>
      <w:r w:rsidR="00326BB4">
        <w:t>(veterinarias y clínicas)</w:t>
      </w:r>
      <w:r w:rsidR="00801FD6">
        <w:t xml:space="preserve"> y 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bookmarkStart w:id="140" w:name="_Toc514505445"/>
      <w:r>
        <w:t>Diseño de interfaz del u</w:t>
      </w:r>
      <w:r w:rsidR="00BD796D">
        <w:t>suario</w:t>
      </w:r>
      <w:bookmarkEnd w:id="140"/>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Default="00C96085" w:rsidP="00C96085">
      <w:pPr>
        <w:pStyle w:val="Descripcin"/>
        <w:keepNext/>
      </w:pPr>
      <w:bookmarkStart w:id="141" w:name="_Toc514505549"/>
      <w:r>
        <w:t xml:space="preserve">Figura </w:t>
      </w:r>
      <w:r w:rsidR="0012254C">
        <w:fldChar w:fldCharType="begin"/>
      </w:r>
      <w:r w:rsidR="0012254C">
        <w:instrText xml:space="preserve"> SEQ Figura \* ARABIC </w:instrText>
      </w:r>
      <w:r w:rsidR="0012254C">
        <w:fldChar w:fldCharType="separate"/>
      </w:r>
      <w:r w:rsidR="00D44F57">
        <w:rPr>
          <w:noProof/>
        </w:rPr>
        <w:t>50</w:t>
      </w:r>
      <w:r w:rsidR="0012254C">
        <w:rPr>
          <w:noProof/>
        </w:rP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bookmarkEnd w:id="141"/>
    </w:p>
    <w:p w:rsidR="00784480" w:rsidRDefault="00EF0971" w:rsidP="00784480">
      <w:r>
        <w:rPr>
          <w:noProof/>
          <w:lang w:eastAsia="es-CO"/>
        </w:rPr>
        <w:drawing>
          <wp:inline distT="0" distB="0" distL="0" distR="0" wp14:anchorId="6A822048" wp14:editId="1D1D5D06">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de corte </w:t>
      </w:r>
      <w:r w:rsidR="001E6113">
        <w:lastRenderedPageBreak/>
        <w:t>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212A91">
      <w:pPr>
        <w:ind w:firstLine="0"/>
      </w:pPr>
    </w:p>
    <w:p w:rsidR="00430309" w:rsidRDefault="006021FF" w:rsidP="00714FA9">
      <w:pPr>
        <w:pStyle w:val="Descripcin"/>
        <w:keepNext/>
        <w:jc w:val="center"/>
      </w:pPr>
      <w:bookmarkStart w:id="142" w:name="_Ref514459485"/>
      <w:bookmarkStart w:id="143" w:name="_Toc514505550"/>
      <w:r>
        <w:t xml:space="preserve">Figura </w:t>
      </w:r>
      <w:r w:rsidR="0012254C">
        <w:fldChar w:fldCharType="begin"/>
      </w:r>
      <w:r w:rsidR="0012254C">
        <w:instrText xml:space="preserve"> SEQ Figura \* ARABIC </w:instrText>
      </w:r>
      <w:r w:rsidR="0012254C">
        <w:fldChar w:fldCharType="separate"/>
      </w:r>
      <w:r w:rsidR="00D44F57">
        <w:rPr>
          <w:noProof/>
        </w:rPr>
        <w:t>51</w:t>
      </w:r>
      <w:r w:rsidR="0012254C">
        <w:rPr>
          <w:noProof/>
        </w:rPr>
        <w:fldChar w:fldCharType="end"/>
      </w:r>
      <w:bookmarkEnd w:id="142"/>
      <w:r>
        <w:t>.</w:t>
      </w:r>
      <w:r w:rsidR="005818FF">
        <w:t xml:space="preserve"> </w:t>
      </w:r>
      <w:r w:rsidR="00375FAD">
        <w:t xml:space="preserve">Menú </w:t>
      </w:r>
      <w:r w:rsidR="00CD7BA4">
        <w:t>“</w:t>
      </w:r>
      <w:r w:rsidR="005A1BA4">
        <w:t>H</w:t>
      </w:r>
      <w:r w:rsidR="00375FAD">
        <w:t>ome</w:t>
      </w:r>
      <w:r w:rsidR="00CD7BA4">
        <w:t>”</w:t>
      </w:r>
      <w:r w:rsidR="00866C05">
        <w:t xml:space="preserve"> del Electrobisturi.</w:t>
      </w:r>
      <w:bookmarkEnd w:id="143"/>
    </w:p>
    <w:p w:rsidR="00282CC8" w:rsidRDefault="00282CC8" w:rsidP="006021FF">
      <w:pPr>
        <w:jc w:val="center"/>
      </w:pPr>
      <w:r>
        <w:rPr>
          <w:noProof/>
          <w:lang w:eastAsia="es-CO"/>
        </w:rPr>
        <w:drawing>
          <wp:inline distT="0" distB="0" distL="0" distR="0" wp14:anchorId="0A86741E" wp14:editId="63215A9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144" w:name="_Ref514462182"/>
      <w:bookmarkStart w:id="145" w:name="_Toc514505551"/>
      <w:r>
        <w:lastRenderedPageBreak/>
        <w:t xml:space="preserve">Figura </w:t>
      </w:r>
      <w:r w:rsidR="0012254C">
        <w:fldChar w:fldCharType="begin"/>
      </w:r>
      <w:r w:rsidR="0012254C">
        <w:instrText xml:space="preserve"> SEQ Figura \* ARABIC </w:instrText>
      </w:r>
      <w:r w:rsidR="0012254C">
        <w:fldChar w:fldCharType="separate"/>
      </w:r>
      <w:r w:rsidR="00D44F57">
        <w:rPr>
          <w:noProof/>
        </w:rPr>
        <w:t>52</w:t>
      </w:r>
      <w:r w:rsidR="0012254C">
        <w:rPr>
          <w:noProof/>
        </w:rPr>
        <w:fldChar w:fldCharType="end"/>
      </w:r>
      <w:bookmarkEnd w:id="144"/>
      <w:r>
        <w:t>. Menú “</w:t>
      </w:r>
      <w:r w:rsidR="007B3021">
        <w:t>C</w:t>
      </w:r>
      <w:r>
        <w:t>onfiguración”</w:t>
      </w:r>
      <w:r w:rsidR="001D4140">
        <w:t xml:space="preserve"> </w:t>
      </w:r>
      <w:r w:rsidR="001D4140" w:rsidRPr="001D4140">
        <w:t xml:space="preserve">del </w:t>
      </w:r>
      <w:r w:rsidR="006F08A3" w:rsidRPr="001D4140">
        <w:t>Electrobisturi.</w:t>
      </w:r>
      <w:bookmarkEnd w:id="145"/>
    </w:p>
    <w:p w:rsidR="001B0B4E" w:rsidRDefault="0032014C" w:rsidP="00E65539">
      <w:r>
        <w:rPr>
          <w:noProof/>
          <w:lang w:eastAsia="es-CO"/>
        </w:rPr>
        <w:drawing>
          <wp:inline distT="0" distB="0" distL="0" distR="0" wp14:anchorId="119C6B4F" wp14:editId="38CD6820">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146" w:name="_Toc514505446"/>
      <w:r>
        <w:t>Diseño de Carcasa</w:t>
      </w:r>
      <w:bookmarkEnd w:id="146"/>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17476E" w:rsidRDefault="0017476E" w:rsidP="0017476E">
      <w:pPr>
        <w:pStyle w:val="Descripcin"/>
        <w:keepNext/>
        <w:jc w:val="center"/>
      </w:pPr>
      <w:bookmarkStart w:id="147" w:name="_Toc514505552"/>
      <w:r>
        <w:t xml:space="preserve">Figura </w:t>
      </w:r>
      <w:r w:rsidR="0012254C">
        <w:fldChar w:fldCharType="begin"/>
      </w:r>
      <w:r w:rsidR="0012254C">
        <w:instrText xml:space="preserve"> SEQ Figura \* ARABIC </w:instrText>
      </w:r>
      <w:r w:rsidR="0012254C">
        <w:fldChar w:fldCharType="separate"/>
      </w:r>
      <w:r w:rsidR="00D44F57">
        <w:rPr>
          <w:noProof/>
        </w:rPr>
        <w:t>53</w:t>
      </w:r>
      <w:r w:rsidR="0012254C">
        <w:rPr>
          <w:noProof/>
        </w:rPr>
        <w:fldChar w:fldCharType="end"/>
      </w:r>
      <w:r w:rsidR="005B2766">
        <w:t xml:space="preserve">. </w:t>
      </w:r>
      <w:r w:rsidR="00957B67">
        <w:t>Vista isométrica de carcasa del equipo.</w:t>
      </w:r>
      <w:bookmarkEnd w:id="147"/>
    </w:p>
    <w:p w:rsidR="00BC6312" w:rsidRDefault="00444ED0" w:rsidP="00D7317B">
      <w:pPr>
        <w:jc w:val="center"/>
      </w:pPr>
      <w:r>
        <w:rPr>
          <w:noProof/>
          <w:lang w:eastAsia="es-CO"/>
        </w:rPr>
        <w:drawing>
          <wp:inline distT="0" distB="0" distL="0" distR="0" wp14:anchorId="3B2076D5" wp14:editId="677B8FBC">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lastRenderedPageBreak/>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DC3978">
        <w:t xml:space="preserve">Figura </w:t>
      </w:r>
      <w:r w:rsidR="00DC3978">
        <w:rPr>
          <w:noProof/>
        </w:rPr>
        <w:t>53</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Default="00FD6112" w:rsidP="00FD6112">
      <w:pPr>
        <w:pStyle w:val="Descripcin"/>
        <w:keepNext/>
      </w:pPr>
      <w:bookmarkStart w:id="148" w:name="_Ref514462856"/>
      <w:bookmarkStart w:id="149" w:name="_Toc514505553"/>
      <w:r>
        <w:t xml:space="preserve">Figura </w:t>
      </w:r>
      <w:r w:rsidR="0012254C">
        <w:fldChar w:fldCharType="begin"/>
      </w:r>
      <w:r w:rsidR="0012254C">
        <w:instrText xml:space="preserve"> SEQ Figura \* ARABIC </w:instrText>
      </w:r>
      <w:r w:rsidR="0012254C">
        <w:fldChar w:fldCharType="separate"/>
      </w:r>
      <w:r w:rsidR="00D44F57">
        <w:rPr>
          <w:noProof/>
        </w:rPr>
        <w:t>54</w:t>
      </w:r>
      <w:r w:rsidR="0012254C">
        <w:rPr>
          <w:noProof/>
        </w:rPr>
        <w:fldChar w:fldCharType="end"/>
      </w:r>
      <w:bookmarkEnd w:id="148"/>
      <w:r>
        <w:t xml:space="preserve">. </w:t>
      </w:r>
      <w:r w:rsidR="001E52ED">
        <w:t xml:space="preserve">Vista superior del interior </w:t>
      </w:r>
      <w:r w:rsidR="00D96328">
        <w:t>del equipo, se observa la distribución de los elementos.</w:t>
      </w:r>
      <w:bookmarkEnd w:id="149"/>
    </w:p>
    <w:p w:rsidR="00263572" w:rsidRDefault="00EA27A5" w:rsidP="001B02F4">
      <w:r>
        <w:rPr>
          <w:noProof/>
          <w:lang w:eastAsia="es-CO"/>
        </w:rPr>
        <w:drawing>
          <wp:inline distT="0" distB="0" distL="0" distR="0" wp14:anchorId="0A460EA5" wp14:editId="3CAC8045">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0" w:name="_Toc514505447"/>
      <w:r>
        <w:lastRenderedPageBreak/>
        <w:t>Accesorios</w:t>
      </w:r>
      <w:bookmarkEnd w:id="150"/>
    </w:p>
    <w:p w:rsidR="001B02F4" w:rsidRDefault="00BF6ADF" w:rsidP="001B02F4">
      <w:r>
        <w:t xml:space="preserve">En la </w:t>
      </w:r>
      <w:r>
        <w:fldChar w:fldCharType="begin"/>
      </w:r>
      <w:r>
        <w:instrText xml:space="preserve"> REF _Ref514487274 \h </w:instrText>
      </w:r>
      <w:r>
        <w:fldChar w:fldCharType="separate"/>
      </w:r>
      <w:r>
        <w:t xml:space="preserve">Figura </w:t>
      </w:r>
      <w:r>
        <w:rPr>
          <w:noProof/>
        </w:rPr>
        <w:t>55</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Default="00174B21" w:rsidP="005F46EE">
      <w:pPr>
        <w:pStyle w:val="Descripcin"/>
        <w:keepNext/>
      </w:pPr>
      <w:bookmarkStart w:id="151" w:name="_Ref514487274"/>
      <w:bookmarkStart w:id="152" w:name="_Toc514505554"/>
      <w:r>
        <w:t xml:space="preserve">Figura </w:t>
      </w:r>
      <w:r w:rsidR="0012254C">
        <w:fldChar w:fldCharType="begin"/>
      </w:r>
      <w:r w:rsidR="0012254C">
        <w:instrText xml:space="preserve"> SEQ Figura \* ARABIC </w:instrText>
      </w:r>
      <w:r w:rsidR="0012254C">
        <w:fldChar w:fldCharType="separate"/>
      </w:r>
      <w:r w:rsidR="00D44F57">
        <w:rPr>
          <w:noProof/>
        </w:rPr>
        <w:t>55</w:t>
      </w:r>
      <w:r w:rsidR="0012254C">
        <w:rPr>
          <w:noProof/>
        </w:rPr>
        <w:fldChar w:fldCharType="end"/>
      </w:r>
      <w:bookmarkEnd w:id="151"/>
      <w:r w:rsidR="003E060B">
        <w:t xml:space="preserve">. </w:t>
      </w:r>
      <w:r w:rsidR="006950DC">
        <w:t xml:space="preserve">Base </w:t>
      </w:r>
      <w:r w:rsidR="003F6ADE">
        <w:t>con ruedas rodantes para el equipo.</w:t>
      </w:r>
      <w:bookmarkEnd w:id="152"/>
    </w:p>
    <w:p w:rsidR="00FD2701" w:rsidRDefault="00FD2701" w:rsidP="001B02F4">
      <w:r>
        <w:rPr>
          <w:noProof/>
          <w:lang w:eastAsia="es-CO"/>
        </w:rPr>
        <w:drawing>
          <wp:inline distT="0" distB="0" distL="0" distR="0" wp14:anchorId="40C1B6FA" wp14:editId="62955B7A">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Default="00074A75" w:rsidP="00074A75">
      <w:pPr>
        <w:pStyle w:val="Descripcin"/>
        <w:keepNext/>
        <w:jc w:val="center"/>
      </w:pPr>
      <w:bookmarkStart w:id="153" w:name="_Toc514505555"/>
      <w:r>
        <w:t xml:space="preserve">Figura </w:t>
      </w:r>
      <w:r w:rsidR="0012254C">
        <w:fldChar w:fldCharType="begin"/>
      </w:r>
      <w:r w:rsidR="0012254C">
        <w:instrText xml:space="preserve"> SEQ Figura \* ARABIC </w:instrText>
      </w:r>
      <w:r w:rsidR="0012254C">
        <w:fldChar w:fldCharType="separate"/>
      </w:r>
      <w:r w:rsidR="00D44F57">
        <w:rPr>
          <w:noProof/>
        </w:rPr>
        <w:t>56</w:t>
      </w:r>
      <w:r w:rsidR="0012254C">
        <w:rPr>
          <w:noProof/>
        </w:rPr>
        <w:fldChar w:fldCharType="end"/>
      </w:r>
      <w:r w:rsidR="00F1066B">
        <w:t>. Algunos tipos de puntas para lápiz de electrobisturi</w:t>
      </w:r>
      <w:bookmarkEnd w:id="153"/>
    </w:p>
    <w:p w:rsidR="00DB3FB8" w:rsidRPr="001B02F4" w:rsidRDefault="00121307" w:rsidP="00121307">
      <w:pPr>
        <w:jc w:val="center"/>
      </w:pPr>
      <w:r>
        <w:rPr>
          <w:noProof/>
          <w:lang w:eastAsia="es-CO"/>
        </w:rPr>
        <w:drawing>
          <wp:inline distT="0" distB="0" distL="0" distR="0" wp14:anchorId="16E33C2D" wp14:editId="2688508F">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2B0073" w:rsidRPr="002B0073" w:rsidRDefault="002B0073" w:rsidP="002B0073">
      <w:pPr>
        <w:pStyle w:val="Ttulo1"/>
      </w:pPr>
      <w:bookmarkStart w:id="154" w:name="_Toc514505448"/>
      <w:r>
        <w:lastRenderedPageBreak/>
        <w:t xml:space="preserve">Pruebas y Validación de la Unidad </w:t>
      </w:r>
      <w:r w:rsidR="00176756">
        <w:t>Electro quirúrgica</w:t>
      </w:r>
      <w:bookmarkEnd w:id="154"/>
      <w:r>
        <w:t xml:space="preserve">  </w:t>
      </w:r>
    </w:p>
    <w:p w:rsidR="00BE39BA" w:rsidRDefault="00BE39BA" w:rsidP="002B0073">
      <w:r>
        <w:t xml:space="preserve">Las pruebas de corte se llevaron a cabo con </w:t>
      </w:r>
      <w:r w:rsidR="003741E5">
        <w:t>la supervisión</w:t>
      </w:r>
      <w:r>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155" w:name="_Ref514408685"/>
      <w:bookmarkStart w:id="156" w:name="_Toc514505556"/>
      <w:r>
        <w:t xml:space="preserve">Figura </w:t>
      </w:r>
      <w:r w:rsidR="0012254C">
        <w:fldChar w:fldCharType="begin"/>
      </w:r>
      <w:r w:rsidR="0012254C">
        <w:instrText xml:space="preserve"> SEQ Figura \* ARABIC </w:instrText>
      </w:r>
      <w:r w:rsidR="0012254C">
        <w:fldChar w:fldCharType="separate"/>
      </w:r>
      <w:r w:rsidR="00D44F57">
        <w:rPr>
          <w:noProof/>
        </w:rPr>
        <w:t>57</w:t>
      </w:r>
      <w:r w:rsidR="0012254C">
        <w:rPr>
          <w:noProof/>
        </w:rPr>
        <w:fldChar w:fldCharType="end"/>
      </w:r>
      <w:bookmarkEnd w:id="155"/>
      <w:r>
        <w:t xml:space="preserve">. Corte </w:t>
      </w:r>
      <w:r w:rsidR="00B12CB9">
        <w:t>de carne de cerdo usando placa de retorno en brazo de paciente humano.</w:t>
      </w:r>
      <w:bookmarkEnd w:id="156"/>
    </w:p>
    <w:p w:rsidR="003741E5" w:rsidRDefault="003741E5" w:rsidP="002B0073">
      <w:r>
        <w:rPr>
          <w:noProof/>
          <w:lang w:eastAsia="es-CO"/>
        </w:rPr>
        <w:drawing>
          <wp:inline distT="0" distB="0" distL="0" distR="0" wp14:anchorId="568738FE" wp14:editId="1CA24736">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57" w:name="_Ref514490265"/>
      <w:bookmarkStart w:id="158" w:name="_Toc514505449"/>
      <w:r w:rsidR="00F84AA0">
        <w:t>Pruebas de c</w:t>
      </w:r>
      <w:r w:rsidR="002B0073">
        <w:t>ontrol de Potencia</w:t>
      </w:r>
      <w:bookmarkEnd w:id="157"/>
      <w:bookmarkEnd w:id="158"/>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159" w:name="_Ref514261770"/>
      <w:bookmarkStart w:id="160" w:name="_Ref514261596"/>
      <w:bookmarkStart w:id="161" w:name="_Toc514505557"/>
      <w:r>
        <w:t xml:space="preserve">Figura </w:t>
      </w:r>
      <w:r w:rsidR="0012254C">
        <w:fldChar w:fldCharType="begin"/>
      </w:r>
      <w:r w:rsidR="0012254C">
        <w:instrText xml:space="preserve"> SEQ Figura \* ARABIC </w:instrText>
      </w:r>
      <w:r w:rsidR="0012254C">
        <w:fldChar w:fldCharType="separate"/>
      </w:r>
      <w:r w:rsidR="00D44F57">
        <w:rPr>
          <w:noProof/>
        </w:rPr>
        <w:t>58</w:t>
      </w:r>
      <w:r w:rsidR="0012254C">
        <w:rPr>
          <w:noProof/>
        </w:rPr>
        <w:fldChar w:fldCharType="end"/>
      </w:r>
      <w:bookmarkEnd w:id="159"/>
      <w:r>
        <w:t>.</w:t>
      </w:r>
      <w:r w:rsidR="00611355">
        <w:t xml:space="preserve"> Banco de resistencias.</w:t>
      </w:r>
      <w:bookmarkEnd w:id="160"/>
      <w:bookmarkEnd w:id="161"/>
    </w:p>
    <w:p w:rsidR="00AD139C" w:rsidRDefault="00AD139C" w:rsidP="00AD139C">
      <w:pPr>
        <w:jc w:val="center"/>
      </w:pPr>
      <w:r>
        <w:rPr>
          <w:noProof/>
          <w:lang w:eastAsia="es-CO"/>
        </w:rPr>
        <w:drawing>
          <wp:inline distT="0" distB="0" distL="0" distR="0" wp14:anchorId="18929B6A" wp14:editId="4B60FF35">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162" w:name="_Ref514265194"/>
      <w:bookmarkStart w:id="163" w:name="_Toc514505558"/>
      <w:r>
        <w:lastRenderedPageBreak/>
        <w:t xml:space="preserve">Figura </w:t>
      </w:r>
      <w:r w:rsidR="0012254C">
        <w:fldChar w:fldCharType="begin"/>
      </w:r>
      <w:r w:rsidR="0012254C">
        <w:instrText xml:space="preserve"> SEQ Figura \* ARABIC </w:instrText>
      </w:r>
      <w:r w:rsidR="0012254C">
        <w:fldChar w:fldCharType="separate"/>
      </w:r>
      <w:r w:rsidR="00D44F57">
        <w:rPr>
          <w:noProof/>
        </w:rPr>
        <w:t>59</w:t>
      </w:r>
      <w:r w:rsidR="0012254C">
        <w:rPr>
          <w:noProof/>
        </w:rPr>
        <w:fldChar w:fldCharType="end"/>
      </w:r>
      <w:bookmarkEnd w:id="162"/>
      <w:r>
        <w:t>. Etapa de prueba de potencia.</w:t>
      </w:r>
      <w:bookmarkEnd w:id="163"/>
    </w:p>
    <w:p w:rsidR="0005763E" w:rsidRDefault="00B51E5B" w:rsidP="00A605D3">
      <w:pPr>
        <w:jc w:val="center"/>
      </w:pPr>
      <w:r>
        <w:rPr>
          <w:noProof/>
          <w:lang w:eastAsia="es-CO"/>
        </w:rPr>
        <w:drawing>
          <wp:inline distT="0" distB="0" distL="0" distR="0" wp14:anchorId="632B7BF4" wp14:editId="163F2878">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164" w:name="_Ref514267064"/>
      <w:bookmarkStart w:id="165" w:name="_Toc514505559"/>
      <w:r>
        <w:lastRenderedPageBreak/>
        <w:t xml:space="preserve">Figura </w:t>
      </w:r>
      <w:r w:rsidR="0012254C">
        <w:fldChar w:fldCharType="begin"/>
      </w:r>
      <w:r w:rsidR="0012254C">
        <w:instrText xml:space="preserve"> SEQ Figura \* ARABIC </w:instrText>
      </w:r>
      <w:r w:rsidR="0012254C">
        <w:fldChar w:fldCharType="separate"/>
      </w:r>
      <w:r w:rsidR="00D44F57">
        <w:rPr>
          <w:noProof/>
        </w:rPr>
        <w:t>60</w:t>
      </w:r>
      <w:r w:rsidR="0012254C">
        <w:rPr>
          <w:noProof/>
        </w:rPr>
        <w:fldChar w:fldCharType="end"/>
      </w:r>
      <w:bookmarkEnd w:id="164"/>
      <w:r>
        <w:t>. Forma de señal de salida de la etapa de potencia.</w:t>
      </w:r>
      <w:bookmarkEnd w:id="165"/>
    </w:p>
    <w:p w:rsidR="005E102C" w:rsidRDefault="005E102C" w:rsidP="00AE5E7F">
      <w:r>
        <w:rPr>
          <w:noProof/>
          <w:lang w:eastAsia="es-CO"/>
        </w:rPr>
        <w:drawing>
          <wp:inline distT="0" distB="0" distL="0" distR="0" wp14:anchorId="10003B7E" wp14:editId="73F71794">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166" w:name="_Ref514267365"/>
      <w:bookmarkStart w:id="167" w:name="_Toc514505560"/>
      <w:r>
        <w:t xml:space="preserve">Figura </w:t>
      </w:r>
      <w:r w:rsidR="0012254C">
        <w:fldChar w:fldCharType="begin"/>
      </w:r>
      <w:r w:rsidR="0012254C">
        <w:instrText xml:space="preserve"> SEQ Figura \* ARABIC </w:instrText>
      </w:r>
      <w:r w:rsidR="0012254C">
        <w:fldChar w:fldCharType="separate"/>
      </w:r>
      <w:r w:rsidR="00D44F57">
        <w:rPr>
          <w:noProof/>
        </w:rPr>
        <w:t>61</w:t>
      </w:r>
      <w:r w:rsidR="0012254C">
        <w:rPr>
          <w:noProof/>
        </w:rPr>
        <w:fldChar w:fldCharType="end"/>
      </w:r>
      <w:bookmarkEnd w:id="166"/>
      <w:r>
        <w:t>. Curva de potencia corte puro 30 Watts</w:t>
      </w:r>
      <w:bookmarkEnd w:id="167"/>
    </w:p>
    <w:p w:rsidR="00F94C93" w:rsidRDefault="005D6A0B" w:rsidP="00F12774">
      <w:pPr>
        <w:jc w:val="center"/>
      </w:pPr>
      <w:r>
        <w:rPr>
          <w:noProof/>
          <w:lang w:eastAsia="es-CO"/>
        </w:rPr>
        <w:drawing>
          <wp:inline distT="0" distB="0" distL="0" distR="0" wp14:anchorId="69507B8E" wp14:editId="4FA0DAEA">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168" w:name="_Ref514267463"/>
      <w:bookmarkStart w:id="169" w:name="_Toc514505561"/>
      <w:r>
        <w:t xml:space="preserve">Figura </w:t>
      </w:r>
      <w:r w:rsidR="0012254C">
        <w:fldChar w:fldCharType="begin"/>
      </w:r>
      <w:r w:rsidR="0012254C">
        <w:instrText xml:space="preserve"> SEQ Figura \* ARABIC </w:instrText>
      </w:r>
      <w:r w:rsidR="0012254C">
        <w:fldChar w:fldCharType="separate"/>
      </w:r>
      <w:r w:rsidR="00D44F57">
        <w:rPr>
          <w:noProof/>
        </w:rPr>
        <w:t>62</w:t>
      </w:r>
      <w:r w:rsidR="0012254C">
        <w:rPr>
          <w:noProof/>
        </w:rPr>
        <w:fldChar w:fldCharType="end"/>
      </w:r>
      <w:bookmarkEnd w:id="168"/>
      <w:r>
        <w:t>. Curva de potencia corte puro 40 Watts</w:t>
      </w:r>
      <w:bookmarkEnd w:id="169"/>
    </w:p>
    <w:p w:rsidR="00B77930" w:rsidRPr="00CD00AD" w:rsidRDefault="00B35A02" w:rsidP="00B35A02">
      <w:pPr>
        <w:jc w:val="center"/>
      </w:pPr>
      <w:r>
        <w:rPr>
          <w:noProof/>
          <w:lang w:eastAsia="es-CO"/>
        </w:rPr>
        <w:drawing>
          <wp:inline distT="0" distB="0" distL="0" distR="0" wp14:anchorId="68FB2529" wp14:editId="05CD9427">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bookmarkStart w:id="170" w:name="_Toc514505562"/>
      <w:r>
        <w:t xml:space="preserve">Figura </w:t>
      </w:r>
      <w:r w:rsidR="0012254C">
        <w:fldChar w:fldCharType="begin"/>
      </w:r>
      <w:r w:rsidR="0012254C">
        <w:instrText xml:space="preserve"> SEQ Figura \* ARABIC </w:instrText>
      </w:r>
      <w:r w:rsidR="0012254C">
        <w:fldChar w:fldCharType="separate"/>
      </w:r>
      <w:r w:rsidR="00D44F57">
        <w:rPr>
          <w:noProof/>
        </w:rPr>
        <w:t>63</w:t>
      </w:r>
      <w:r w:rsidR="0012254C">
        <w:rPr>
          <w:noProof/>
        </w:rPr>
        <w:fldChar w:fldCharType="end"/>
      </w:r>
      <w:r w:rsidR="00E32FA2">
        <w:t>. Analizador de electrobisturi F</w:t>
      </w:r>
      <w:r w:rsidR="00E32FA2" w:rsidRPr="00E32FA2">
        <w:t>luke QA-ES II</w:t>
      </w:r>
      <w:r w:rsidR="008E29E4">
        <w:t>.</w:t>
      </w:r>
      <w:bookmarkEnd w:id="170"/>
    </w:p>
    <w:p w:rsidR="003E255D" w:rsidRDefault="003E255D" w:rsidP="002B0073">
      <w:r w:rsidRPr="003E255D">
        <w:rPr>
          <w:noProof/>
          <w:lang w:eastAsia="es-CO"/>
        </w:rPr>
        <w:drawing>
          <wp:inline distT="0" distB="0" distL="0" distR="0" wp14:anchorId="3AB9521E" wp14:editId="72901A58">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bookmarkStart w:id="171" w:name="_Toc514505563"/>
      <w:r>
        <w:lastRenderedPageBreak/>
        <w:t xml:space="preserve">Figura </w:t>
      </w:r>
      <w:r w:rsidR="0012254C">
        <w:fldChar w:fldCharType="begin"/>
      </w:r>
      <w:r w:rsidR="0012254C">
        <w:instrText xml:space="preserve"> SEQ Figura \* ARABIC </w:instrText>
      </w:r>
      <w:r w:rsidR="0012254C">
        <w:fldChar w:fldCharType="separate"/>
      </w:r>
      <w:r w:rsidR="00D44F57">
        <w:rPr>
          <w:noProof/>
        </w:rPr>
        <w:t>64</w:t>
      </w:r>
      <w:r w:rsidR="0012254C">
        <w:rPr>
          <w:noProof/>
        </w:rPr>
        <w:fldChar w:fldCharType="end"/>
      </w:r>
      <w:r w:rsidR="00067F45">
        <w:t xml:space="preserve">. Electrobisturí conectado a </w:t>
      </w:r>
      <w:r w:rsidR="00067F45" w:rsidRPr="00067F45">
        <w:t>QA-ES II Electrosurgery Analyzer</w:t>
      </w:r>
      <w:r w:rsidR="00067F45">
        <w:t xml:space="preserve"> para pruebas de potencia.</w:t>
      </w:r>
      <w:bookmarkEnd w:id="171"/>
    </w:p>
    <w:p w:rsidR="005135BF" w:rsidRDefault="00297859" w:rsidP="002B0073">
      <w:r w:rsidRPr="00297859">
        <w:rPr>
          <w:noProof/>
          <w:lang w:eastAsia="es-CO"/>
        </w:rPr>
        <w:drawing>
          <wp:inline distT="0" distB="0" distL="0" distR="0" wp14:anchorId="1D4F8CD2" wp14:editId="0FDA08AB">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172" w:name="_Ref514268666"/>
      <w:bookmarkStart w:id="173" w:name="_Toc514505564"/>
      <w:r>
        <w:t xml:space="preserve">Figura </w:t>
      </w:r>
      <w:r w:rsidR="0012254C">
        <w:fldChar w:fldCharType="begin"/>
      </w:r>
      <w:r w:rsidR="0012254C">
        <w:instrText xml:space="preserve"> SEQ Figura \* ARABIC </w:instrText>
      </w:r>
      <w:r w:rsidR="0012254C">
        <w:fldChar w:fldCharType="separate"/>
      </w:r>
      <w:r w:rsidR="00D44F57">
        <w:rPr>
          <w:noProof/>
        </w:rPr>
        <w:t>65</w:t>
      </w:r>
      <w:r w:rsidR="0012254C">
        <w:rPr>
          <w:noProof/>
        </w:rPr>
        <w:fldChar w:fldCharType="end"/>
      </w:r>
      <w:bookmarkEnd w:id="172"/>
      <w:r w:rsidR="00952141">
        <w:t>. Resultado en pantalla de potencia para 25 Watts.</w:t>
      </w:r>
      <w:bookmarkEnd w:id="173"/>
    </w:p>
    <w:p w:rsidR="00BC7A9F" w:rsidRDefault="00A11DDB" w:rsidP="002B0073">
      <w:r>
        <w:rPr>
          <w:noProof/>
          <w:lang w:eastAsia="es-CO"/>
        </w:rPr>
        <w:drawing>
          <wp:inline distT="0" distB="0" distL="0" distR="0" wp14:anchorId="3A8B3A53" wp14:editId="0A495075">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174" w:name="_Ref514268896"/>
      <w:bookmarkStart w:id="175" w:name="_Toc514505565"/>
      <w:r>
        <w:t xml:space="preserve">Figura </w:t>
      </w:r>
      <w:r w:rsidR="0012254C">
        <w:fldChar w:fldCharType="begin"/>
      </w:r>
      <w:r w:rsidR="0012254C">
        <w:instrText xml:space="preserve"> SEQ Figura \* ARABIC </w:instrText>
      </w:r>
      <w:r w:rsidR="0012254C">
        <w:fldChar w:fldCharType="separate"/>
      </w:r>
      <w:r w:rsidR="00D44F57">
        <w:rPr>
          <w:noProof/>
        </w:rPr>
        <w:t>66</w:t>
      </w:r>
      <w:r w:rsidR="0012254C">
        <w:rPr>
          <w:noProof/>
        </w:rPr>
        <w:fldChar w:fldCharType="end"/>
      </w:r>
      <w:bookmarkEnd w:id="174"/>
      <w:r>
        <w:t>. Resultado en pantalla de potencia para 35 Watts.</w:t>
      </w:r>
      <w:bookmarkEnd w:id="175"/>
    </w:p>
    <w:p w:rsidR="00456244" w:rsidRDefault="00921161" w:rsidP="002B0073">
      <w:r>
        <w:rPr>
          <w:noProof/>
          <w:lang w:eastAsia="es-CO"/>
        </w:rPr>
        <w:drawing>
          <wp:inline distT="0" distB="0" distL="0" distR="0" wp14:anchorId="39A044DD" wp14:editId="547E9A24">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176" w:name="_Toc514505450"/>
      <w:r>
        <w:t>Prueba de generador</w:t>
      </w:r>
      <w:r w:rsidR="00CD7354">
        <w:t xml:space="preserve"> de señales</w:t>
      </w:r>
      <w:bookmarkEnd w:id="176"/>
    </w:p>
    <w:p w:rsidR="0013288D" w:rsidRDefault="0013288D" w:rsidP="0013288D">
      <w:r>
        <w:rPr>
          <w:sz w:val="23"/>
          <w:szCs w:val="23"/>
        </w:rPr>
        <w:t>La fase de prueba de este módulo se realizó en los laboratorios de alta tensión de la Universidad Industrial de Santander, donde se evaluó el funcionamiento del generador de ondas electroquirúrgicas en unión con el Control de Mínimo Sangrado.</w:t>
      </w:r>
    </w:p>
    <w:p w:rsidR="0013288D" w:rsidRDefault="0013288D" w:rsidP="0013288D">
      <w:r>
        <w:t>Una característica importante que se estará mencionado durante el trascurso de la validación de las ondas del electrobisturí es el ciclo de trabajo (“Duty Cycle”), el cual hace referencia al porcentaje de corriente eléctrica que en realidad es entregada al tejido, en relación al tiempo total. Esto depende de la frecuencia y duración de las pausas que están programados en el ciclo.</w:t>
      </w:r>
    </w:p>
    <w:p w:rsidR="0013288D" w:rsidRDefault="0013288D" w:rsidP="0013288D">
      <w:r>
        <w:t xml:space="preserve">Una forma de onda continua con una tensión alta, transmitida a través de la punta del lápiz (Electrodo Activo), puede producir rápidamente densidades de corriente muy altas, que generen un estallido celular produciendo el corte en el tejido. </w:t>
      </w:r>
    </w:p>
    <w:p w:rsidR="0013288D" w:rsidRPr="0013288D" w:rsidRDefault="0013288D" w:rsidP="0013288D">
      <w:pPr>
        <w:pStyle w:val="Ttulo3"/>
        <w:rPr>
          <w:rFonts w:eastAsiaTheme="minorHAnsi" w:cstheme="minorBidi"/>
          <w:b w:val="0"/>
          <w:color w:val="auto"/>
          <w:szCs w:val="22"/>
        </w:rPr>
      </w:pPr>
      <w:bookmarkStart w:id="177" w:name="_Toc514505451"/>
      <w:r>
        <w:lastRenderedPageBreak/>
        <w:t>FORMAS DE ONDA ELECTRICA</w:t>
      </w:r>
      <w:bookmarkEnd w:id="177"/>
    </w:p>
    <w:p w:rsidR="0013288D" w:rsidRPr="00400548" w:rsidRDefault="0013288D" w:rsidP="0013288D">
      <w:pPr>
        <w:rPr>
          <w:highlight w:val="yellow"/>
        </w:rPr>
      </w:pPr>
      <w:r w:rsidRPr="00400548">
        <w:rPr>
          <w:highlight w:val="yellow"/>
        </w:rPr>
        <w:t xml:space="preserve">Es necesario que los médicos que manipulen un electrobisturí tengan una compresión adecuada de las formas de onda eléctrica que está seleccionando, y los paramentos que esta trae, con esto tendrá conocimiento de los diversos modos de funcionamiento del electrobisturí. </w:t>
      </w:r>
    </w:p>
    <w:p w:rsidR="0013288D" w:rsidRDefault="0013288D" w:rsidP="009A49EB">
      <w:r w:rsidRPr="00400548">
        <w:rPr>
          <w:highlight w:val="yellow"/>
        </w:rPr>
        <w:t>Se efectuaron las respectivas pruebas mediante el panel frontal del equipo, verificando así el corte puro, el corte misto y los 3 tipos de coagulación.</w:t>
      </w:r>
    </w:p>
    <w:p w:rsidR="0013288D" w:rsidRDefault="0013288D" w:rsidP="0013288D"/>
    <w:p w:rsidR="0013288D" w:rsidRDefault="0013288D" w:rsidP="0013288D">
      <w:pPr>
        <w:pStyle w:val="Ttulo4"/>
      </w:pPr>
      <w:r>
        <w:t>MODO CORTE PURO</w:t>
      </w:r>
    </w:p>
    <w:p w:rsidR="0013288D" w:rsidRPr="004A61DF" w:rsidRDefault="0013288D" w:rsidP="0013288D">
      <w:pPr>
        <w:pStyle w:val="Textoindependiente"/>
      </w:pPr>
    </w:p>
    <w:p w:rsidR="0013288D" w:rsidRDefault="0013288D" w:rsidP="0013288D">
      <w:r>
        <w:t>Este tipo de corte se obtiene con una onda cuadrada de alta 300 KHz</w:t>
      </w:r>
      <w:r w:rsidR="004A3E91">
        <w:t xml:space="preserve"> </w:t>
      </w:r>
      <w:r>
        <w:t xml:space="preserve">con una </w:t>
      </w:r>
      <w:r w:rsidR="00885F66">
        <w:t>amplitud de 5</w:t>
      </w:r>
      <w:r>
        <w:t xml:space="preserve"> [v] </w:t>
      </w:r>
      <w:r w:rsidRPr="00D6316B">
        <w:rPr>
          <w:highlight w:val="yellow"/>
        </w:rPr>
        <w:t>suficiente para suministrar la energía necesaria.</w:t>
      </w:r>
      <w:r>
        <w:t xml:space="preserve"> </w:t>
      </w:r>
    </w:p>
    <w:p w:rsidR="0013288D" w:rsidRDefault="0013288D" w:rsidP="0013288D">
      <w:pPr>
        <w:pStyle w:val="Descripcin"/>
        <w:keepNext/>
        <w:jc w:val="center"/>
      </w:pPr>
      <w:bookmarkStart w:id="178" w:name="_Toc514505566"/>
      <w:r>
        <w:t xml:space="preserve">Figura </w:t>
      </w:r>
      <w:r w:rsidR="004D6025">
        <w:fldChar w:fldCharType="begin"/>
      </w:r>
      <w:r w:rsidR="004D6025">
        <w:instrText xml:space="preserve"> SEQ Figura \* ARABIC </w:instrText>
      </w:r>
      <w:r w:rsidR="004D6025">
        <w:fldChar w:fldCharType="separate"/>
      </w:r>
      <w:r>
        <w:rPr>
          <w:noProof/>
        </w:rPr>
        <w:t>5</w:t>
      </w:r>
      <w:r w:rsidR="004D6025">
        <w:rPr>
          <w:noProof/>
        </w:rPr>
        <w:fldChar w:fldCharType="end"/>
      </w:r>
      <w:r>
        <w:rPr>
          <w:noProof/>
        </w:rPr>
        <w:t>9. Onda de Corte Puro</w:t>
      </w:r>
      <w:bookmarkEnd w:id="178"/>
    </w:p>
    <w:p w:rsidR="0013288D" w:rsidRDefault="0013288D" w:rsidP="0013288D">
      <w:r>
        <w:rPr>
          <w:noProof/>
          <w:lang w:eastAsia="es-CO"/>
        </w:rPr>
        <w:drawing>
          <wp:inline distT="0" distB="0" distL="0" distR="0" wp14:anchorId="17EC3856" wp14:editId="5C3A0C3D">
            <wp:extent cx="5412105" cy="302895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12105" cy="30289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r w:rsidRPr="008C70D3">
        <w:rPr>
          <w:highlight w:val="yellow"/>
        </w:rPr>
        <w:t>Las corrientes que se entregan de forma continua durante todo el período de activación (es decir, sin pausas) son las que tienen un ciclo de trabajo del 100%.</w:t>
      </w:r>
      <w:r>
        <w:t xml:space="preserve"> </w:t>
      </w:r>
    </w:p>
    <w:p w:rsidR="0013288D" w:rsidRDefault="0013288D" w:rsidP="0013288D">
      <w:pPr>
        <w:pStyle w:val="Textoindependiente"/>
        <w:ind w:firstLine="0"/>
      </w:pPr>
    </w:p>
    <w:p w:rsidR="0013288D" w:rsidRDefault="0013288D" w:rsidP="0013288D">
      <w:pPr>
        <w:pStyle w:val="Ttulo4"/>
      </w:pPr>
      <w:r>
        <w:lastRenderedPageBreak/>
        <w:t>MODO CORTE MIXTO</w:t>
      </w:r>
    </w:p>
    <w:p w:rsidR="0013288D" w:rsidRPr="003E7CEC" w:rsidRDefault="0013288D" w:rsidP="0013288D">
      <w:pPr>
        <w:pStyle w:val="Textoindependiente"/>
      </w:pPr>
      <w:r w:rsidRPr="00613FF0">
        <w:rPr>
          <w:highlight w:val="yellow"/>
        </w:rPr>
        <w:t>En el caso de corte mixto se refiere a una forma de onda con ciclos de trabajo entre 20% y 80%, el objetivo del modo mixto es poder agregar al corte un porcentaje de coagulación.</w:t>
      </w:r>
      <w:r>
        <w:t xml:space="preserve"> </w:t>
      </w:r>
    </w:p>
    <w:p w:rsidR="0013288D" w:rsidRDefault="0013288D" w:rsidP="0013288D">
      <w:pPr>
        <w:pStyle w:val="Descripcin"/>
        <w:keepNext/>
        <w:jc w:val="center"/>
        <w:rPr>
          <w:noProof/>
          <w:lang w:eastAsia="es-CO"/>
        </w:rPr>
      </w:pPr>
      <w:r>
        <w:t>Figura 60</w:t>
      </w:r>
      <w:r>
        <w:rPr>
          <w:noProof/>
        </w:rPr>
        <w:t>. Onda de Corte Mixto</w:t>
      </w:r>
    </w:p>
    <w:p w:rsidR="0013288D" w:rsidRDefault="0013288D" w:rsidP="0013288D">
      <w:pPr>
        <w:pStyle w:val="Textoindependiente"/>
      </w:pPr>
      <w:r>
        <w:rPr>
          <w:noProof/>
          <w:lang w:eastAsia="es-CO"/>
        </w:rPr>
        <w:drawing>
          <wp:inline distT="0" distB="0" distL="0" distR="0" wp14:anchorId="39F46790" wp14:editId="7035CC43">
            <wp:extent cx="5421630" cy="2990850"/>
            <wp:effectExtent l="0" t="0" r="762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1630" cy="29908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pStyle w:val="Textoindependiente"/>
      </w:pPr>
      <w:r>
        <w:t>La onda de corte mixto es generada con una frecuencia de 300 KHz, un ciclo de trabajo del 50%, y con frecuencia de repetición de 4 KHz.</w:t>
      </w:r>
    </w:p>
    <w:p w:rsidR="00D328CC" w:rsidRDefault="0013288D" w:rsidP="00D328CC">
      <w:pPr>
        <w:pStyle w:val="Ttulo4"/>
      </w:pPr>
      <w:r>
        <w:t>MODO COAGULACION</w:t>
      </w:r>
    </w:p>
    <w:p w:rsidR="0013288D" w:rsidRDefault="0013288D" w:rsidP="00D328CC">
      <w:r w:rsidRPr="00E34C3A">
        <w:rPr>
          <w:highlight w:val="yellow"/>
        </w:rPr>
        <w:t>Una corriente con un ciclo de trabajo menor del 20% (es decir, que el 20% del tiempo se encuentra activo y el 80% apagado). Este corte varía dependiendo de las necesidades del cirujano, si se desea una baja, mediana o mayor coagulación asociada con el corte.</w:t>
      </w:r>
      <w:r>
        <w:t xml:space="preserve"> </w:t>
      </w:r>
    </w:p>
    <w:p w:rsidR="0013288D" w:rsidRDefault="0013288D" w:rsidP="0013288D">
      <w:pPr>
        <w:pStyle w:val="Prrafodelista"/>
        <w:numPr>
          <w:ilvl w:val="0"/>
          <w:numId w:val="28"/>
        </w:numPr>
        <w:rPr>
          <w:i/>
        </w:rPr>
      </w:pPr>
      <w:r w:rsidRPr="006B4E29">
        <w:rPr>
          <w:i/>
        </w:rPr>
        <w:t>Coagulación Alta:</w:t>
      </w:r>
    </w:p>
    <w:p w:rsidR="0013288D" w:rsidRDefault="0013288D" w:rsidP="0013288D">
      <w:pPr>
        <w:ind w:left="644" w:firstLine="0"/>
      </w:pPr>
      <w:r>
        <w:t>La onda de coagulación alta es generada con una frecuencia de 300KHz, un ciclo de trabajo del 20%, y una frecuencia de repetición de 4KHz.</w:t>
      </w:r>
    </w:p>
    <w:p w:rsidR="0013288D" w:rsidRPr="006B4E29" w:rsidRDefault="0013288D" w:rsidP="0013288D">
      <w:pPr>
        <w:ind w:left="644" w:firstLine="0"/>
      </w:pPr>
    </w:p>
    <w:p w:rsidR="0013288D" w:rsidRDefault="0013288D" w:rsidP="0013288D">
      <w:pPr>
        <w:pStyle w:val="Descripcin"/>
        <w:keepNext/>
        <w:jc w:val="center"/>
        <w:rPr>
          <w:noProof/>
          <w:lang w:eastAsia="es-CO"/>
        </w:rPr>
      </w:pPr>
      <w:r>
        <w:lastRenderedPageBreak/>
        <w:t>Figura 61</w:t>
      </w:r>
      <w:r>
        <w:rPr>
          <w:noProof/>
        </w:rPr>
        <w:t>. Onda de Coagulacion Alta</w:t>
      </w:r>
    </w:p>
    <w:p w:rsidR="0013288D" w:rsidRDefault="0013288D" w:rsidP="0013288D">
      <w:pPr>
        <w:ind w:firstLine="0"/>
      </w:pPr>
      <w:r>
        <w:rPr>
          <w:noProof/>
          <w:lang w:eastAsia="es-CO"/>
        </w:rPr>
        <w:drawing>
          <wp:inline distT="0" distB="0" distL="0" distR="0" wp14:anchorId="5AEA1515" wp14:editId="6137B273">
            <wp:extent cx="5421630" cy="3190875"/>
            <wp:effectExtent l="0" t="0" r="7620" b="952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pStyle w:val="Prrafodelista"/>
        <w:numPr>
          <w:ilvl w:val="0"/>
          <w:numId w:val="28"/>
        </w:numPr>
      </w:pPr>
      <w:r>
        <w:t>Coagulación Media:</w:t>
      </w:r>
    </w:p>
    <w:p w:rsidR="0013288D" w:rsidRDefault="0013288D" w:rsidP="0013288D">
      <w:r w:rsidRPr="001E48B5">
        <w:rPr>
          <w:highlight w:val="yellow"/>
        </w:rPr>
        <w:t>La onda de coagulación alta es generada con una frecuencia de 300KHz, un ciclo de trabajo del 12%, y una frecuencia de repetición de 4KHz.</w:t>
      </w:r>
    </w:p>
    <w:p w:rsidR="0013288D" w:rsidRDefault="0013288D" w:rsidP="0013288D">
      <w:pPr>
        <w:pStyle w:val="Descripcin"/>
        <w:keepNext/>
        <w:jc w:val="center"/>
      </w:pPr>
      <w:r>
        <w:t>Figura 62</w:t>
      </w:r>
      <w:r>
        <w:rPr>
          <w:noProof/>
        </w:rPr>
        <w:t>. Onda de Coagulacion Media</w:t>
      </w:r>
    </w:p>
    <w:p w:rsidR="0013288D" w:rsidRDefault="0013288D" w:rsidP="0013288D">
      <w:r>
        <w:rPr>
          <w:noProof/>
          <w:lang w:eastAsia="es-CO"/>
        </w:rPr>
        <w:drawing>
          <wp:inline distT="0" distB="0" distL="0" distR="0" wp14:anchorId="30C5CE3B" wp14:editId="2F8568DA">
            <wp:extent cx="5431155" cy="318135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 w:rsidR="0013288D" w:rsidRDefault="0013288D" w:rsidP="0013288D">
      <w:pPr>
        <w:pStyle w:val="Prrafodelista"/>
        <w:numPr>
          <w:ilvl w:val="0"/>
          <w:numId w:val="28"/>
        </w:numPr>
      </w:pPr>
      <w:r>
        <w:t>Coagulación Baja:</w:t>
      </w:r>
    </w:p>
    <w:p w:rsidR="0013288D" w:rsidRDefault="0013288D" w:rsidP="0013288D">
      <w:r w:rsidRPr="001E48B5">
        <w:rPr>
          <w:highlight w:val="yellow"/>
        </w:rPr>
        <w:t>La onda de coagulación alta es generada con una frecuencia de 300KHz, un ciclo de trabajo del 6%, y una frecuencia de repetición de 4KHz.</w:t>
      </w:r>
    </w:p>
    <w:p w:rsidR="0013288D" w:rsidRDefault="0013288D" w:rsidP="0013288D">
      <w:pPr>
        <w:pStyle w:val="Descripcin"/>
        <w:keepNext/>
        <w:jc w:val="center"/>
      </w:pPr>
      <w:r>
        <w:t>Figura 63</w:t>
      </w:r>
      <w:r>
        <w:rPr>
          <w:noProof/>
        </w:rPr>
        <w:t>. Onda de Coagulacion Baja</w:t>
      </w:r>
    </w:p>
    <w:p w:rsidR="0013288D" w:rsidRDefault="0013288D" w:rsidP="0013288D">
      <w:pPr>
        <w:ind w:firstLine="0"/>
        <w:rPr>
          <w:highlight w:val="yellow"/>
        </w:rPr>
      </w:pPr>
      <w:r>
        <w:rPr>
          <w:noProof/>
          <w:lang w:eastAsia="es-CO"/>
        </w:rPr>
        <w:drawing>
          <wp:inline distT="0" distB="0" distL="0" distR="0" wp14:anchorId="2C144E9C" wp14:editId="2218813A">
            <wp:extent cx="5421630" cy="3190875"/>
            <wp:effectExtent l="0" t="0" r="7620" b="95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ED4367" w:rsidP="0013288D">
      <w:pPr>
        <w:pStyle w:val="Ttulo3"/>
        <w:rPr>
          <w:noProof/>
          <w:lang w:eastAsia="es-CO"/>
        </w:rPr>
      </w:pPr>
      <w:bookmarkStart w:id="179" w:name="_Toc514505452"/>
      <w:r>
        <w:rPr>
          <w:noProof/>
          <w:lang w:eastAsia="es-CO"/>
        </w:rPr>
        <w:lastRenderedPageBreak/>
        <w:t>Señal MinDO</w:t>
      </w:r>
      <w:bookmarkEnd w:id="179"/>
    </w:p>
    <w:p w:rsidR="0013288D" w:rsidRDefault="0013288D" w:rsidP="0013288D">
      <w:pPr>
        <w:rPr>
          <w:sz w:val="23"/>
          <w:szCs w:val="23"/>
        </w:rPr>
      </w:pPr>
      <w:r>
        <w:rPr>
          <w:sz w:val="23"/>
          <w:szCs w:val="23"/>
        </w:rPr>
        <w:t xml:space="preserve">Las señales originadas para el </w:t>
      </w:r>
      <w:r w:rsidRPr="00CA4C1E">
        <w:rPr>
          <w:sz w:val="23"/>
          <w:szCs w:val="23"/>
          <w:highlight w:val="yellow"/>
        </w:rPr>
        <w:t>Control</w:t>
      </w:r>
      <w:r>
        <w:rPr>
          <w:sz w:val="23"/>
          <w:szCs w:val="23"/>
        </w:rPr>
        <w:t xml:space="preserve"> de Mínimo Sangrado, </w:t>
      </w:r>
      <w:r w:rsidRPr="00845306">
        <w:rPr>
          <w:sz w:val="23"/>
          <w:szCs w:val="23"/>
          <w:highlight w:val="yellow"/>
        </w:rPr>
        <w:t>fueron tomas</w:t>
      </w:r>
      <w:r>
        <w:rPr>
          <w:sz w:val="23"/>
          <w:szCs w:val="23"/>
        </w:rPr>
        <w:t xml:space="preserve"> de voluntarios </w:t>
      </w:r>
      <w:r w:rsidRPr="0040466F">
        <w:rPr>
          <w:sz w:val="23"/>
          <w:szCs w:val="23"/>
          <w:highlight w:val="yellow"/>
        </w:rPr>
        <w:t>estabilizad</w:t>
      </w:r>
      <w:r w:rsidRPr="003B299B">
        <w:rPr>
          <w:sz w:val="23"/>
          <w:szCs w:val="23"/>
          <w:highlight w:val="yellow"/>
        </w:rPr>
        <w:t>os con una frecuencia cardiaca entre 60 y 80 bpm (pulsos por minuto) en edades de 25 a 30 años.</w:t>
      </w:r>
    </w:p>
    <w:p w:rsidR="0013288D" w:rsidRDefault="0013288D" w:rsidP="0013288D">
      <w:pPr>
        <w:pStyle w:val="Descripcin"/>
        <w:keepNext/>
        <w:jc w:val="center"/>
        <w:rPr>
          <w:sz w:val="23"/>
          <w:szCs w:val="23"/>
        </w:rPr>
      </w:pPr>
      <w:r>
        <w:t>Figura 64</w:t>
      </w:r>
      <w:r>
        <w:rPr>
          <w:noProof/>
        </w:rPr>
        <w:t xml:space="preserve">. </w:t>
      </w:r>
      <w:r w:rsidRPr="00C54557">
        <w:rPr>
          <w:noProof/>
        </w:rPr>
        <w:t>Señal ECG de un voluntario</w:t>
      </w:r>
    </w:p>
    <w:p w:rsidR="0013288D" w:rsidRDefault="0013288D" w:rsidP="0013288D">
      <w:pPr>
        <w:rPr>
          <w:sz w:val="23"/>
          <w:szCs w:val="23"/>
        </w:rPr>
      </w:pPr>
      <w:r>
        <w:rPr>
          <w:noProof/>
          <w:sz w:val="23"/>
          <w:szCs w:val="23"/>
          <w:lang w:eastAsia="es-CO"/>
        </w:rPr>
        <w:drawing>
          <wp:inline distT="0" distB="0" distL="0" distR="0" wp14:anchorId="21225DA5" wp14:editId="3E6F5909">
            <wp:extent cx="5612130" cy="2148205"/>
            <wp:effectExtent l="0" t="0" r="7620" b="444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9">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13288D" w:rsidRDefault="0013288D" w:rsidP="0013288D">
      <w:pPr>
        <w:rPr>
          <w:sz w:val="23"/>
          <w:szCs w:val="23"/>
        </w:rPr>
      </w:pPr>
      <w:r>
        <w:rPr>
          <w:sz w:val="23"/>
          <w:szCs w:val="23"/>
        </w:rPr>
        <w:t xml:space="preserve">El resultado final de este sistema se puede apreciar en la Figura 64, </w:t>
      </w:r>
      <w:r w:rsidRPr="00030932">
        <w:rPr>
          <w:sz w:val="23"/>
          <w:szCs w:val="23"/>
          <w:highlight w:val="yellow"/>
        </w:rPr>
        <w:t>la cual muestra el debido procesamiento de la señal ECG</w:t>
      </w:r>
      <w:r w:rsidRPr="00F66786">
        <w:rPr>
          <w:sz w:val="23"/>
          <w:szCs w:val="23"/>
          <w:highlight w:val="yellow"/>
        </w:rPr>
        <w:t>, para de ella obtener un pulso equivalente a la fase sistólic</w:t>
      </w:r>
      <w:r w:rsidRPr="00570BA2">
        <w:rPr>
          <w:sz w:val="23"/>
          <w:szCs w:val="23"/>
          <w:highlight w:val="yellow"/>
        </w:rPr>
        <w:t>a, y de esta forma sincronizarlo con el generador, obteniendo una onda de corte personalizada,</w:t>
      </w:r>
      <w:r>
        <w:rPr>
          <w:sz w:val="23"/>
          <w:szCs w:val="23"/>
        </w:rPr>
        <w:t xml:space="preserve"> la cual solo estará activa en fase diastólica como se aprecia en la figura 65.</w:t>
      </w:r>
    </w:p>
    <w:p w:rsidR="0013288D" w:rsidRDefault="0013288D" w:rsidP="0013288D">
      <w:pPr>
        <w:pStyle w:val="Descripcin"/>
        <w:keepNext/>
        <w:jc w:val="center"/>
        <w:rPr>
          <w:sz w:val="23"/>
          <w:szCs w:val="23"/>
        </w:rPr>
      </w:pPr>
      <w:r>
        <w:t>Figura 65</w:t>
      </w:r>
      <w:r>
        <w:rPr>
          <w:noProof/>
        </w:rPr>
        <w:t xml:space="preserve">. </w:t>
      </w:r>
      <w:r w:rsidRPr="004B26B9">
        <w:rPr>
          <w:noProof/>
        </w:rPr>
        <w:t>Sincronización fase diastólica con onda de corte</w:t>
      </w:r>
      <w:r>
        <w:rPr>
          <w:noProof/>
        </w:rPr>
        <w:t xml:space="preserve"> por ECG</w:t>
      </w:r>
    </w:p>
    <w:p w:rsidR="0013288D" w:rsidRDefault="0013288D" w:rsidP="0013288D">
      <w:pPr>
        <w:rPr>
          <w:sz w:val="23"/>
          <w:szCs w:val="23"/>
        </w:rPr>
      </w:pPr>
      <w:r>
        <w:rPr>
          <w:noProof/>
          <w:sz w:val="23"/>
          <w:szCs w:val="23"/>
          <w:lang w:eastAsia="es-CO"/>
        </w:rPr>
        <w:drawing>
          <wp:inline distT="0" distB="0" distL="0" distR="0" wp14:anchorId="50B77CCB" wp14:editId="2A3B5F60">
            <wp:extent cx="5612130" cy="2133600"/>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80">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13288D" w:rsidRDefault="0013288D" w:rsidP="0013288D">
      <w:pPr>
        <w:rPr>
          <w:sz w:val="23"/>
          <w:szCs w:val="23"/>
        </w:rPr>
      </w:pPr>
      <w:r w:rsidRPr="004C7E15">
        <w:rPr>
          <w:sz w:val="23"/>
          <w:szCs w:val="23"/>
          <w:highlight w:val="yellow"/>
        </w:rPr>
        <w:lastRenderedPageBreak/>
        <w:t>Si observamos solo nuestra señal de mínimo sangrado ver figura 66 en ella apreciamos que tiene un periodo de sístole de aproximadamente 220 ms con una amplitud de 4.5 [v] aproximadamente.</w:t>
      </w:r>
    </w:p>
    <w:p w:rsidR="0013288D" w:rsidRDefault="0013288D" w:rsidP="0013288D">
      <w:pPr>
        <w:pStyle w:val="Descripcin"/>
        <w:keepNext/>
        <w:jc w:val="center"/>
        <w:rPr>
          <w:noProof/>
          <w:sz w:val="23"/>
          <w:szCs w:val="23"/>
          <w:lang w:eastAsia="es-CO"/>
        </w:rPr>
      </w:pPr>
      <w:r>
        <w:t>Figura 66</w:t>
      </w:r>
      <w:r>
        <w:rPr>
          <w:noProof/>
        </w:rPr>
        <w:t xml:space="preserve">. Onda </w:t>
      </w:r>
      <w:r w:rsidR="006864C2">
        <w:rPr>
          <w:noProof/>
        </w:rPr>
        <w:t>de corte MinDo</w:t>
      </w:r>
    </w:p>
    <w:p w:rsidR="002F12B7" w:rsidRDefault="002F12B7" w:rsidP="0013288D">
      <w:pPr>
        <w:rPr>
          <w:noProof/>
          <w:sz w:val="23"/>
          <w:szCs w:val="23"/>
          <w:lang w:eastAsia="es-CO"/>
        </w:rPr>
      </w:pPr>
    </w:p>
    <w:p w:rsidR="0013288D" w:rsidRDefault="0013288D" w:rsidP="002F12B7">
      <w:pPr>
        <w:jc w:val="center"/>
        <w:rPr>
          <w:sz w:val="23"/>
          <w:szCs w:val="23"/>
        </w:rPr>
      </w:pPr>
      <w:r>
        <w:rPr>
          <w:noProof/>
          <w:sz w:val="23"/>
          <w:szCs w:val="23"/>
          <w:lang w:eastAsia="es-CO"/>
        </w:rPr>
        <w:drawing>
          <wp:inline distT="0" distB="0" distL="0" distR="0" wp14:anchorId="42C6A15E" wp14:editId="59297587">
            <wp:extent cx="5709417" cy="3372298"/>
            <wp:effectExtent l="0" t="0" r="5715"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rotWithShape="1">
                    <a:blip r:embed="rId81">
                      <a:extLst>
                        <a:ext uri="{28A0092B-C50C-407E-A947-70E740481C1C}">
                          <a14:useLocalDpi xmlns:a14="http://schemas.microsoft.com/office/drawing/2010/main" val="0"/>
                        </a:ext>
                      </a:extLst>
                    </a:blip>
                    <a:srcRect r="37366"/>
                    <a:stretch/>
                  </pic:blipFill>
                  <pic:spPr bwMode="auto">
                    <a:xfrm>
                      <a:off x="0" y="0"/>
                      <a:ext cx="5783509" cy="3416061"/>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rPr>
          <w:sz w:val="23"/>
          <w:szCs w:val="23"/>
        </w:rPr>
      </w:pPr>
      <w:r>
        <w:rPr>
          <w:sz w:val="23"/>
          <w:szCs w:val="23"/>
        </w:rPr>
        <w:t>Lo mismo sucede si partimos de la señal de oximetría muestra una buena generación de onda de mínimo sangrado.</w:t>
      </w:r>
      <w:r w:rsidR="000B1CF3">
        <w:rPr>
          <w:sz w:val="23"/>
          <w:szCs w:val="23"/>
        </w:rPr>
        <w:t xml:space="preserve"> </w:t>
      </w:r>
      <w:r w:rsidR="000B1CF3" w:rsidRPr="000B1CF3">
        <w:rPr>
          <w:sz w:val="23"/>
          <w:szCs w:val="23"/>
          <w:highlight w:val="yellow"/>
        </w:rPr>
        <w:t>Ojo! Con lo de periodo sístole</w:t>
      </w: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2243B0" w:rsidRDefault="002243B0" w:rsidP="0013288D">
      <w:pPr>
        <w:rPr>
          <w:sz w:val="23"/>
          <w:szCs w:val="23"/>
        </w:rPr>
      </w:pPr>
    </w:p>
    <w:p w:rsidR="0013288D" w:rsidRDefault="0013288D" w:rsidP="0013288D">
      <w:pPr>
        <w:pStyle w:val="Descripcin"/>
        <w:keepNext/>
        <w:jc w:val="center"/>
        <w:rPr>
          <w:sz w:val="23"/>
          <w:szCs w:val="23"/>
        </w:rPr>
      </w:pPr>
      <w:r>
        <w:lastRenderedPageBreak/>
        <w:t>Figura 67</w:t>
      </w:r>
      <w:r>
        <w:rPr>
          <w:noProof/>
        </w:rPr>
        <w:t xml:space="preserve">. </w:t>
      </w:r>
      <w:r w:rsidRPr="004B26B9">
        <w:rPr>
          <w:noProof/>
        </w:rPr>
        <w:t>Sincronización fase diastólica con onda de corte</w:t>
      </w:r>
      <w:r>
        <w:rPr>
          <w:noProof/>
        </w:rPr>
        <w:t xml:space="preserve"> por oximetria</w:t>
      </w:r>
    </w:p>
    <w:p w:rsidR="002F12B7" w:rsidRDefault="002F12B7" w:rsidP="0013288D">
      <w:pPr>
        <w:jc w:val="center"/>
        <w:rPr>
          <w:noProof/>
          <w:sz w:val="23"/>
          <w:szCs w:val="23"/>
          <w:lang w:eastAsia="es-CO"/>
        </w:rPr>
      </w:pPr>
    </w:p>
    <w:p w:rsidR="0013288D" w:rsidRDefault="0013288D" w:rsidP="0013288D">
      <w:pPr>
        <w:jc w:val="center"/>
        <w:rPr>
          <w:sz w:val="23"/>
          <w:szCs w:val="23"/>
        </w:rPr>
      </w:pPr>
      <w:r>
        <w:rPr>
          <w:noProof/>
          <w:sz w:val="23"/>
          <w:szCs w:val="23"/>
          <w:lang w:eastAsia="es-CO"/>
        </w:rPr>
        <w:drawing>
          <wp:inline distT="0" distB="0" distL="0" distR="0" wp14:anchorId="268EA8D7" wp14:editId="49F0100E">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2">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ind w:firstLine="0"/>
        <w:rPr>
          <w:sz w:val="23"/>
          <w:szCs w:val="23"/>
        </w:rPr>
      </w:pPr>
      <w:r>
        <w:rPr>
          <w:sz w:val="23"/>
          <w:szCs w:val="23"/>
        </w:rPr>
        <w:t>Un argumento de gran peso para el uso de la señal de oximetría por encima de la señal de electrocardiografía es, como ya se mencionó en el capítulo de generador de onda exactamente en señal de mínimo sangrado, la oximetría censa la oxigenación de la sangre en cada ciclo cardiaco y la señal de ECG mira los pequeños biopotenciales emitidos por el corazón. Esta última se va ver afectada en gran medida a la hora de la activación de potencia emitiendo interferencia de EMI, dañando así nuestra señal de mínimo sangra.</w:t>
      </w:r>
    </w:p>
    <w:p w:rsidR="0013288D" w:rsidRDefault="0013288D" w:rsidP="0013288D">
      <w:pPr>
        <w:ind w:firstLine="0"/>
        <w:rPr>
          <w:sz w:val="23"/>
          <w:szCs w:val="23"/>
        </w:rPr>
      </w:pPr>
      <w:r>
        <w:rPr>
          <w:sz w:val="23"/>
          <w:szCs w:val="23"/>
        </w:rPr>
        <w:t>Por el contrario, con la señal de oximetría la interesencia no es tan alta y no se pierde los picos de esta misma. Esto se puede observar en la figura 68.</w:t>
      </w:r>
    </w:p>
    <w:p w:rsidR="0013288D" w:rsidRPr="0053103B" w:rsidRDefault="0013288D" w:rsidP="0013288D">
      <w:pPr>
        <w:pStyle w:val="Descripcin"/>
        <w:keepNext/>
        <w:jc w:val="center"/>
        <w:rPr>
          <w:highlight w:val="yellow"/>
        </w:rPr>
      </w:pPr>
      <w:r>
        <w:lastRenderedPageBreak/>
        <w:t>Figura 68</w:t>
      </w:r>
      <w:r>
        <w:rPr>
          <w:noProof/>
        </w:rPr>
        <w:t xml:space="preserve">. </w:t>
      </w:r>
      <w:r w:rsidRPr="004B26B9">
        <w:rPr>
          <w:noProof/>
        </w:rPr>
        <w:t>onda de</w:t>
      </w:r>
      <w:r>
        <w:rPr>
          <w:noProof/>
        </w:rPr>
        <w:t xml:space="preserve"> la señal oximetria en presencia de interferencia</w:t>
      </w:r>
    </w:p>
    <w:p w:rsidR="0013288D" w:rsidRDefault="0013288D" w:rsidP="0013288D">
      <w:pPr>
        <w:ind w:firstLine="0"/>
        <w:rPr>
          <w:highlight w:val="yellow"/>
        </w:rPr>
      </w:pPr>
      <w:r>
        <w:rPr>
          <w:noProof/>
          <w:lang w:eastAsia="es-CO"/>
        </w:rPr>
        <w:drawing>
          <wp:inline distT="0" distB="0" distL="0" distR="0" wp14:anchorId="19A4BBA9" wp14:editId="5FBFFC50">
            <wp:extent cx="5612130" cy="3176905"/>
            <wp:effectExtent l="0" t="0" r="7620" b="444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83">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53103B" w:rsidRDefault="0013288D" w:rsidP="0013288D">
      <w:pPr>
        <w:pStyle w:val="Descripcin"/>
        <w:keepNext/>
        <w:jc w:val="center"/>
        <w:rPr>
          <w:highlight w:val="yellow"/>
        </w:rPr>
      </w:pPr>
      <w:r>
        <w:t>Figura 68</w:t>
      </w:r>
      <w:r>
        <w:rPr>
          <w:noProof/>
        </w:rPr>
        <w:t xml:space="preserve">. </w:t>
      </w:r>
      <w:r w:rsidRPr="00EB25CE">
        <w:rPr>
          <w:noProof/>
          <w:highlight w:val="yellow"/>
        </w:rPr>
        <w:t>Corte con oximetría en carne de cerdo</w:t>
      </w:r>
    </w:p>
    <w:p w:rsidR="0013288D" w:rsidRPr="00FC1519" w:rsidRDefault="0013288D" w:rsidP="0013288D">
      <w:pPr>
        <w:ind w:firstLine="0"/>
      </w:pPr>
      <w:r>
        <w:rPr>
          <w:noProof/>
          <w:lang w:eastAsia="es-CO"/>
        </w:rPr>
        <w:drawing>
          <wp:inline distT="0" distB="0" distL="0" distR="0" wp14:anchorId="633F728F" wp14:editId="141ACE90">
            <wp:extent cx="5612130" cy="3159760"/>
            <wp:effectExtent l="0" t="0" r="7620" b="254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8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13288D" w:rsidRPr="0013288D" w:rsidRDefault="0013288D" w:rsidP="0013288D"/>
    <w:p w:rsidR="002B0073" w:rsidRDefault="006A195E" w:rsidP="002B0073">
      <w:pPr>
        <w:pStyle w:val="Ttulo2"/>
      </w:pPr>
      <w:bookmarkStart w:id="180" w:name="_Toc514505453"/>
      <w:r>
        <w:lastRenderedPageBreak/>
        <w:t>Seguridad del equipo.</w:t>
      </w:r>
      <w:bookmarkEnd w:id="180"/>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A720CD" w:rsidRPr="00A720CD">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B915EE">
        <w:t>4.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bookmarkStart w:id="181" w:name="_Toc514505567"/>
      <w:r>
        <w:lastRenderedPageBreak/>
        <w:t xml:space="preserve">Figura </w:t>
      </w:r>
      <w:r w:rsidR="0012254C">
        <w:fldChar w:fldCharType="begin"/>
      </w:r>
      <w:r w:rsidR="0012254C">
        <w:instrText xml:space="preserve"> SEQ Figura \* ARABIC </w:instrText>
      </w:r>
      <w:r w:rsidR="0012254C">
        <w:fldChar w:fldCharType="separate"/>
      </w:r>
      <w:r w:rsidR="00D44F57">
        <w:rPr>
          <w:noProof/>
        </w:rPr>
        <w:t>67</w:t>
      </w:r>
      <w:r w:rsidR="0012254C">
        <w:rPr>
          <w:noProof/>
        </w:rPr>
        <w:fldChar w:fldCharType="end"/>
      </w:r>
      <w:r>
        <w:t xml:space="preserve">. </w:t>
      </w:r>
      <w:r w:rsidR="008A167A">
        <w:t xml:space="preserve">Fluke </w:t>
      </w:r>
      <w:r w:rsidR="00C15063" w:rsidRPr="00C15063">
        <w:t>ESA615 Electrical Safety Analyzer</w:t>
      </w:r>
      <w:bookmarkEnd w:id="181"/>
    </w:p>
    <w:p w:rsidR="00741B48" w:rsidRDefault="007E3B48" w:rsidP="007E3B48">
      <w:pPr>
        <w:jc w:val="center"/>
      </w:pPr>
      <w:r>
        <w:rPr>
          <w:noProof/>
          <w:lang w:eastAsia="es-CO"/>
        </w:rPr>
        <w:drawing>
          <wp:inline distT="0" distB="0" distL="0" distR="0" wp14:anchorId="63733264" wp14:editId="55611C7D">
            <wp:extent cx="2101909" cy="332117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5">
                      <a:extLst>
                        <a:ext uri="{28A0092B-C50C-407E-A947-70E740481C1C}">
                          <a14:useLocalDpi xmlns:a14="http://schemas.microsoft.com/office/drawing/2010/main" val="0"/>
                        </a:ext>
                      </a:extLst>
                    </a:blip>
                    <a:srcRect l="16328" t="15667" r="13906" b="22272"/>
                    <a:stretch/>
                  </pic:blipFill>
                  <pic:spPr bwMode="auto">
                    <a:xfrm>
                      <a:off x="0" y="0"/>
                      <a:ext cx="2106660" cy="3328677"/>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A60A63">
        <w:t xml:space="preserve">Figura </w:t>
      </w:r>
      <w:r w:rsidR="00A60A63">
        <w:rPr>
          <w:noProof/>
        </w:rPr>
        <w:t>68</w:t>
      </w:r>
      <w:r w:rsidR="00A60A63">
        <w:t>.</w:t>
      </w:r>
      <w:r w:rsidR="00A60A63">
        <w:fldChar w:fldCharType="end"/>
      </w:r>
    </w:p>
    <w:p w:rsidR="0056364D" w:rsidRDefault="0056364D" w:rsidP="0056364D">
      <w:pPr>
        <w:pStyle w:val="Descripcin"/>
        <w:keepNext/>
        <w:jc w:val="center"/>
      </w:pPr>
      <w:bookmarkStart w:id="182" w:name="_Ref514490926"/>
      <w:bookmarkStart w:id="183" w:name="_Toc514505568"/>
      <w:r>
        <w:t xml:space="preserve">Figura </w:t>
      </w:r>
      <w:r w:rsidR="0012254C">
        <w:fldChar w:fldCharType="begin"/>
      </w:r>
      <w:r w:rsidR="0012254C">
        <w:instrText xml:space="preserve"> SEQ Figura \* ARABIC </w:instrText>
      </w:r>
      <w:r w:rsidR="0012254C">
        <w:fldChar w:fldCharType="separate"/>
      </w:r>
      <w:r w:rsidR="00D44F57">
        <w:rPr>
          <w:noProof/>
        </w:rPr>
        <w:t>68</w:t>
      </w:r>
      <w:r w:rsidR="0012254C">
        <w:rPr>
          <w:noProof/>
        </w:rPr>
        <w:fldChar w:fldCharType="end"/>
      </w:r>
      <w:r>
        <w:t>.</w:t>
      </w:r>
      <w:bookmarkEnd w:id="182"/>
      <w:r w:rsidR="00EE4BBF">
        <w:t xml:space="preserve"> Configuración del Fluke ESA615 para pruebas </w:t>
      </w:r>
      <w:r w:rsidR="0091292F">
        <w:t>técnicas</w:t>
      </w:r>
      <w:r w:rsidR="00EE4BBF">
        <w:t xml:space="preserve"> de norma IEC60601-1</w:t>
      </w:r>
      <w:r w:rsidR="007E1325">
        <w:t>.</w:t>
      </w:r>
      <w:bookmarkEnd w:id="183"/>
      <w:r>
        <w:t xml:space="preserve"> </w:t>
      </w:r>
    </w:p>
    <w:p w:rsidR="00447D1E" w:rsidRDefault="00263CB5" w:rsidP="00263CB5">
      <w:pPr>
        <w:jc w:val="center"/>
      </w:pPr>
      <w:r>
        <w:rPr>
          <w:noProof/>
          <w:lang w:eastAsia="es-CO"/>
        </w:rPr>
        <w:drawing>
          <wp:inline distT="0" distB="0" distL="0" distR="0" wp14:anchorId="098ED269" wp14:editId="472AC84E">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6">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lastRenderedPageBreak/>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8A16CF">
        <w:t>uieron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r w:rsidR="00094839">
        <w:t xml:space="preserve"> </w:t>
      </w:r>
    </w:p>
    <w:p w:rsidR="00F14906" w:rsidRPr="00450C16" w:rsidRDefault="00F14906" w:rsidP="00450C16">
      <w:pPr>
        <w:pStyle w:val="Descripcin"/>
        <w:keepNext/>
      </w:pPr>
      <w:bookmarkStart w:id="184" w:name="_Toc514505569"/>
      <w:r>
        <w:t xml:space="preserve">Figura </w:t>
      </w:r>
      <w:r w:rsidR="0012254C">
        <w:fldChar w:fldCharType="begin"/>
      </w:r>
      <w:r w:rsidR="0012254C">
        <w:instrText xml:space="preserve"> SEQ Figura \* ARABIC </w:instrText>
      </w:r>
      <w:r w:rsidR="0012254C">
        <w:fldChar w:fldCharType="separate"/>
      </w:r>
      <w:r w:rsidR="00D44F57">
        <w:rPr>
          <w:noProof/>
        </w:rPr>
        <w:t>69</w:t>
      </w:r>
      <w:r w:rsidR="0012254C">
        <w:rPr>
          <w:noProof/>
        </w:rPr>
        <w:fldChar w:fldCharType="end"/>
      </w:r>
      <w:r w:rsidR="00B24574">
        <w:t xml:space="preserve">. </w:t>
      </w:r>
      <w:r w:rsidR="00450C16">
        <w:t xml:space="preserve">Equipo de electrocirugía conectado a </w:t>
      </w:r>
      <w:r w:rsidR="00450C16" w:rsidRPr="00450C16">
        <w:t>Fluke ESA615</w:t>
      </w:r>
      <w:bookmarkEnd w:id="184"/>
    </w:p>
    <w:p w:rsidR="00C75BCB" w:rsidRDefault="00C75BCB" w:rsidP="004C6E86">
      <w:r>
        <w:rPr>
          <w:noProof/>
          <w:lang w:eastAsia="es-CO"/>
        </w:rPr>
        <w:drawing>
          <wp:inline distT="0" distB="0" distL="0" distR="0" wp14:anchorId="4F534116" wp14:editId="47F4C049">
            <wp:extent cx="5612130" cy="2847975"/>
            <wp:effectExtent l="0" t="0" r="762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7">
                      <a:extLst>
                        <a:ext uri="{28A0092B-C50C-407E-A947-70E740481C1C}">
                          <a14:useLocalDpi xmlns:a14="http://schemas.microsoft.com/office/drawing/2010/main" val="0"/>
                        </a:ext>
                      </a:extLst>
                    </a:blip>
                    <a:stretch>
                      <a:fillRect/>
                    </a:stretch>
                  </pic:blipFill>
                  <pic:spPr>
                    <a:xfrm>
                      <a:off x="0" y="0"/>
                      <a:ext cx="5612130" cy="2847975"/>
                    </a:xfrm>
                    <a:prstGeom prst="rect">
                      <a:avLst/>
                    </a:prstGeom>
                  </pic:spPr>
                </pic:pic>
              </a:graphicData>
            </a:graphic>
          </wp:inline>
        </w:drawing>
      </w:r>
    </w:p>
    <w:p w:rsidR="004C4CC9" w:rsidRDefault="00D500DC" w:rsidP="00D44F57">
      <w:r>
        <w:t xml:space="preserve">Por ello recolectar datos </w:t>
      </w:r>
      <w:r w:rsidR="00A27A25">
        <w:t xml:space="preserve">técnicos para verificar </w:t>
      </w:r>
      <w:r w:rsidR="000B4C80">
        <w:t xml:space="preserve">que se encuentran en los rangos recomendados por la </w:t>
      </w:r>
      <w:r w:rsidR="000B4C80" w:rsidRPr="000B4C80">
        <w:t>IEC60601-1</w:t>
      </w:r>
      <w:r w:rsidR="000B4C80">
        <w:t xml:space="preserve"> no fue posible, </w:t>
      </w:r>
      <w:r w:rsidR="00427D7E">
        <w:t xml:space="preserve">ya que en Bucaramanga hay pocos laboratorios con </w:t>
      </w:r>
      <w:r w:rsidR="00216128">
        <w:t>esta clase de equipos debido al alto costo de estos.</w:t>
      </w:r>
      <w:r w:rsidR="00A94F58">
        <w:t xml:space="preserve"> </w:t>
      </w:r>
      <w:r w:rsidR="00176C2B">
        <w:t xml:space="preserve">Sin </w:t>
      </w:r>
      <w:r w:rsidR="008E041D">
        <w:t>embargo,</w:t>
      </w:r>
      <w:r w:rsidR="00176C2B">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bookmarkStart w:id="185" w:name="_Toc514505570"/>
      <w:r>
        <w:lastRenderedPageBreak/>
        <w:t xml:space="preserve">Figura </w:t>
      </w:r>
      <w:r w:rsidR="0012254C">
        <w:fldChar w:fldCharType="begin"/>
      </w:r>
      <w:r w:rsidR="0012254C">
        <w:instrText xml:space="preserve"> SEQ Figura \* ARABIC </w:instrText>
      </w:r>
      <w:r w:rsidR="0012254C">
        <w:fldChar w:fldCharType="separate"/>
      </w:r>
      <w:r>
        <w:rPr>
          <w:noProof/>
        </w:rPr>
        <w:t>70</w:t>
      </w:r>
      <w:r w:rsidR="0012254C">
        <w:rPr>
          <w:noProof/>
        </w:rPr>
        <w:fldChar w:fldCharType="end"/>
      </w:r>
      <w:r w:rsidR="000F7281">
        <w:t>. Autores del proyecto con equipo de SOLUMED en el laboratorio haciendo pruebas de potencia y seguridad.</w:t>
      </w:r>
      <w:bookmarkEnd w:id="185"/>
    </w:p>
    <w:p w:rsidR="00852A47" w:rsidRPr="00844B75" w:rsidRDefault="00852A47" w:rsidP="00844B75">
      <w:r>
        <w:rPr>
          <w:noProof/>
          <w:lang w:eastAsia="es-CO"/>
        </w:rPr>
        <w:drawing>
          <wp:inline distT="0" distB="0" distL="0" distR="0" wp14:anchorId="668FEBFF" wp14:editId="3A5D838F">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8">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186" w:name="_Toc514505454"/>
      <w:r>
        <w:t>Conclusiones</w:t>
      </w:r>
      <w:bookmarkEnd w:id="186"/>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bioimpedancia. </w:t>
      </w:r>
    </w:p>
    <w:p w:rsidR="002265B0" w:rsidRDefault="002265B0" w:rsidP="0030767C">
      <w:pPr>
        <w:tabs>
          <w:tab w:val="left" w:pos="5550"/>
        </w:tabs>
      </w:pPr>
      <w:r>
        <w:t xml:space="preserve">La señal cardiaca necesaria para generar el tipo de corte llamado Mínimo Sangrado puede ser obtenida, tanto mediante un ECG como mediante de un oxímetro. La diferencia radica en la </w:t>
      </w:r>
      <w:r>
        <w:lastRenderedPageBreak/>
        <w:t>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187" w:name="_Toc514505455"/>
      <w:r>
        <w:t>Recomendaciones</w:t>
      </w:r>
      <w:bookmarkEnd w:id="187"/>
    </w:p>
    <w:p w:rsidR="002B0073" w:rsidRDefault="002B0073" w:rsidP="002B0073">
      <w:pPr>
        <w:tabs>
          <w:tab w:val="left" w:pos="5550"/>
        </w:tabs>
      </w:pPr>
    </w:p>
    <w:p w:rsidR="00D857BD" w:rsidRDefault="002B0073" w:rsidP="00B24941">
      <w:pPr>
        <w:pStyle w:val="Ttulo1"/>
      </w:pPr>
      <w:bookmarkStart w:id="188" w:name="_Toc514505456"/>
      <w:r>
        <w:t>Anexos</w:t>
      </w:r>
      <w:bookmarkEnd w:id="188"/>
    </w:p>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 xml:space="preserve">British </w:t>
      </w:r>
      <w:r w:rsidRPr="00596381">
        <w:rPr>
          <w:rFonts w:cs="Times New Roman"/>
          <w:i/>
          <w:iCs/>
          <w:noProof/>
          <w:szCs w:val="24"/>
          <w:lang w:val="en-US"/>
        </w:rPr>
        <w:lastRenderedPageBreak/>
        <w:t>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lastRenderedPageBreak/>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7D3ED3">
      <w:headerReference w:type="default" r:id="rId8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6025" w:rsidRDefault="004D6025" w:rsidP="00EA6F92">
      <w:pPr>
        <w:spacing w:line="240" w:lineRule="auto"/>
      </w:pPr>
      <w:r>
        <w:separator/>
      </w:r>
    </w:p>
  </w:endnote>
  <w:endnote w:type="continuationSeparator" w:id="0">
    <w:p w:rsidR="004D6025" w:rsidRDefault="004D6025"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6025" w:rsidRDefault="004D6025" w:rsidP="00EA6F92">
      <w:pPr>
        <w:spacing w:line="240" w:lineRule="auto"/>
      </w:pPr>
      <w:r>
        <w:separator/>
      </w:r>
    </w:p>
  </w:footnote>
  <w:footnote w:type="continuationSeparator" w:id="0">
    <w:p w:rsidR="004D6025" w:rsidRDefault="004D6025"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D51B1C" w:rsidRPr="00D51B1C">
          <w:rPr>
            <w:noProof/>
            <w:lang w:val="es-ES"/>
          </w:rPr>
          <w:t>3</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4"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6"/>
  </w:num>
  <w:num w:numId="2">
    <w:abstractNumId w:val="9"/>
  </w:num>
  <w:num w:numId="3">
    <w:abstractNumId w:val="16"/>
  </w:num>
  <w:num w:numId="4">
    <w:abstractNumId w:val="15"/>
  </w:num>
  <w:num w:numId="5">
    <w:abstractNumId w:val="8"/>
  </w:num>
  <w:num w:numId="6">
    <w:abstractNumId w:val="17"/>
  </w:num>
  <w:num w:numId="7">
    <w:abstractNumId w:val="1"/>
  </w:num>
  <w:num w:numId="8">
    <w:abstractNumId w:val="25"/>
  </w:num>
  <w:num w:numId="9">
    <w:abstractNumId w:val="10"/>
  </w:num>
  <w:num w:numId="10">
    <w:abstractNumId w:val="23"/>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2"/>
  </w:num>
  <w:num w:numId="18">
    <w:abstractNumId w:val="21"/>
  </w:num>
  <w:num w:numId="19">
    <w:abstractNumId w:val="24"/>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7"/>
  </w:num>
  <w:num w:numId="27">
    <w:abstractNumId w:val="12"/>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27"/>
    <w:rsid w:val="00001EF4"/>
    <w:rsid w:val="00002503"/>
    <w:rsid w:val="000025C1"/>
    <w:rsid w:val="00003167"/>
    <w:rsid w:val="00003389"/>
    <w:rsid w:val="00004A65"/>
    <w:rsid w:val="00005E2E"/>
    <w:rsid w:val="00006F14"/>
    <w:rsid w:val="0000729F"/>
    <w:rsid w:val="00007ECB"/>
    <w:rsid w:val="000100D8"/>
    <w:rsid w:val="00011344"/>
    <w:rsid w:val="000113AB"/>
    <w:rsid w:val="00011BFA"/>
    <w:rsid w:val="00011CAF"/>
    <w:rsid w:val="00012076"/>
    <w:rsid w:val="000127BB"/>
    <w:rsid w:val="000129F0"/>
    <w:rsid w:val="00012EF9"/>
    <w:rsid w:val="000131C6"/>
    <w:rsid w:val="00013CC9"/>
    <w:rsid w:val="00013F7D"/>
    <w:rsid w:val="00014047"/>
    <w:rsid w:val="00016B4E"/>
    <w:rsid w:val="00016BE5"/>
    <w:rsid w:val="00017122"/>
    <w:rsid w:val="00020C5D"/>
    <w:rsid w:val="000221C3"/>
    <w:rsid w:val="00022327"/>
    <w:rsid w:val="000233B0"/>
    <w:rsid w:val="00024D9B"/>
    <w:rsid w:val="0002535D"/>
    <w:rsid w:val="000255C5"/>
    <w:rsid w:val="000257AB"/>
    <w:rsid w:val="00025DBD"/>
    <w:rsid w:val="00026248"/>
    <w:rsid w:val="00026530"/>
    <w:rsid w:val="000268E4"/>
    <w:rsid w:val="0002697F"/>
    <w:rsid w:val="00026C26"/>
    <w:rsid w:val="00027204"/>
    <w:rsid w:val="00027AB9"/>
    <w:rsid w:val="00030714"/>
    <w:rsid w:val="00030932"/>
    <w:rsid w:val="00030AD3"/>
    <w:rsid w:val="00031CCD"/>
    <w:rsid w:val="00032147"/>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4CC"/>
    <w:rsid w:val="00044BC0"/>
    <w:rsid w:val="00045990"/>
    <w:rsid w:val="000469E7"/>
    <w:rsid w:val="0004771D"/>
    <w:rsid w:val="00050695"/>
    <w:rsid w:val="0005128D"/>
    <w:rsid w:val="00051AE6"/>
    <w:rsid w:val="00051D68"/>
    <w:rsid w:val="00052444"/>
    <w:rsid w:val="00053437"/>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C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1D8"/>
    <w:rsid w:val="00074A75"/>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149F"/>
    <w:rsid w:val="000921A4"/>
    <w:rsid w:val="000932FB"/>
    <w:rsid w:val="00093706"/>
    <w:rsid w:val="00093CD7"/>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5E5D"/>
    <w:rsid w:val="000A6345"/>
    <w:rsid w:val="000A7B03"/>
    <w:rsid w:val="000A7EE5"/>
    <w:rsid w:val="000B05F3"/>
    <w:rsid w:val="000B066D"/>
    <w:rsid w:val="000B0AC8"/>
    <w:rsid w:val="000B120C"/>
    <w:rsid w:val="000B1322"/>
    <w:rsid w:val="000B19A7"/>
    <w:rsid w:val="000B1CCB"/>
    <w:rsid w:val="000B1CF3"/>
    <w:rsid w:val="000B2120"/>
    <w:rsid w:val="000B26AA"/>
    <w:rsid w:val="000B27DB"/>
    <w:rsid w:val="000B37FE"/>
    <w:rsid w:val="000B4932"/>
    <w:rsid w:val="000B4C80"/>
    <w:rsid w:val="000B4DE5"/>
    <w:rsid w:val="000B5219"/>
    <w:rsid w:val="000B582B"/>
    <w:rsid w:val="000B5A10"/>
    <w:rsid w:val="000B608D"/>
    <w:rsid w:val="000B664C"/>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3C8"/>
    <w:rsid w:val="000D35B2"/>
    <w:rsid w:val="000D462E"/>
    <w:rsid w:val="000D51C9"/>
    <w:rsid w:val="000D5C18"/>
    <w:rsid w:val="000D5CF7"/>
    <w:rsid w:val="000D5D68"/>
    <w:rsid w:val="000D6BD7"/>
    <w:rsid w:val="000E05EF"/>
    <w:rsid w:val="000E1CDF"/>
    <w:rsid w:val="000E1EDC"/>
    <w:rsid w:val="000E29F2"/>
    <w:rsid w:val="000E2B32"/>
    <w:rsid w:val="000E3419"/>
    <w:rsid w:val="000E3448"/>
    <w:rsid w:val="000E3576"/>
    <w:rsid w:val="000E35CB"/>
    <w:rsid w:val="000E3D0F"/>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87E"/>
    <w:rsid w:val="000F6E9E"/>
    <w:rsid w:val="000F7281"/>
    <w:rsid w:val="000F748D"/>
    <w:rsid w:val="000F78AC"/>
    <w:rsid w:val="001013CE"/>
    <w:rsid w:val="0010238D"/>
    <w:rsid w:val="00102BFC"/>
    <w:rsid w:val="00103664"/>
    <w:rsid w:val="00103804"/>
    <w:rsid w:val="0010420C"/>
    <w:rsid w:val="00104948"/>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67"/>
    <w:rsid w:val="00115AAB"/>
    <w:rsid w:val="001168DB"/>
    <w:rsid w:val="00117198"/>
    <w:rsid w:val="0011729A"/>
    <w:rsid w:val="001200CF"/>
    <w:rsid w:val="00120FBA"/>
    <w:rsid w:val="00121307"/>
    <w:rsid w:val="0012210B"/>
    <w:rsid w:val="0012254C"/>
    <w:rsid w:val="00122ECD"/>
    <w:rsid w:val="00122F17"/>
    <w:rsid w:val="001240A6"/>
    <w:rsid w:val="00124DD5"/>
    <w:rsid w:val="00124E17"/>
    <w:rsid w:val="001251F1"/>
    <w:rsid w:val="0012654B"/>
    <w:rsid w:val="00126B8F"/>
    <w:rsid w:val="00126F4C"/>
    <w:rsid w:val="00127806"/>
    <w:rsid w:val="00127A94"/>
    <w:rsid w:val="00130670"/>
    <w:rsid w:val="001317E2"/>
    <w:rsid w:val="0013288D"/>
    <w:rsid w:val="00132A72"/>
    <w:rsid w:val="001333B8"/>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D1B"/>
    <w:rsid w:val="00147867"/>
    <w:rsid w:val="00147F40"/>
    <w:rsid w:val="001503D1"/>
    <w:rsid w:val="00151291"/>
    <w:rsid w:val="001538ED"/>
    <w:rsid w:val="00153DDC"/>
    <w:rsid w:val="00153E65"/>
    <w:rsid w:val="00153FE9"/>
    <w:rsid w:val="00154981"/>
    <w:rsid w:val="00154CC1"/>
    <w:rsid w:val="001557B0"/>
    <w:rsid w:val="00156271"/>
    <w:rsid w:val="00157056"/>
    <w:rsid w:val="001570B8"/>
    <w:rsid w:val="00157736"/>
    <w:rsid w:val="001603C4"/>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1D04"/>
    <w:rsid w:val="00172E0C"/>
    <w:rsid w:val="0017390B"/>
    <w:rsid w:val="00174151"/>
    <w:rsid w:val="0017476E"/>
    <w:rsid w:val="00174B21"/>
    <w:rsid w:val="0017522C"/>
    <w:rsid w:val="00175A41"/>
    <w:rsid w:val="00176756"/>
    <w:rsid w:val="00176765"/>
    <w:rsid w:val="00176C2B"/>
    <w:rsid w:val="001779EF"/>
    <w:rsid w:val="00177ACB"/>
    <w:rsid w:val="0018158F"/>
    <w:rsid w:val="00182096"/>
    <w:rsid w:val="001824AF"/>
    <w:rsid w:val="00182D0D"/>
    <w:rsid w:val="0018389F"/>
    <w:rsid w:val="00183C12"/>
    <w:rsid w:val="00184796"/>
    <w:rsid w:val="00184C84"/>
    <w:rsid w:val="0018560C"/>
    <w:rsid w:val="001871A9"/>
    <w:rsid w:val="0018739B"/>
    <w:rsid w:val="0018784B"/>
    <w:rsid w:val="00190417"/>
    <w:rsid w:val="00190559"/>
    <w:rsid w:val="00190CE9"/>
    <w:rsid w:val="00190F27"/>
    <w:rsid w:val="00191BDC"/>
    <w:rsid w:val="00191C82"/>
    <w:rsid w:val="00191DB5"/>
    <w:rsid w:val="0019201F"/>
    <w:rsid w:val="00192079"/>
    <w:rsid w:val="001931D8"/>
    <w:rsid w:val="001934B9"/>
    <w:rsid w:val="001937E5"/>
    <w:rsid w:val="00193804"/>
    <w:rsid w:val="00193955"/>
    <w:rsid w:val="00193F81"/>
    <w:rsid w:val="00194A3F"/>
    <w:rsid w:val="00194AC9"/>
    <w:rsid w:val="001951B5"/>
    <w:rsid w:val="0019582E"/>
    <w:rsid w:val="00195FC4"/>
    <w:rsid w:val="0019609C"/>
    <w:rsid w:val="001965E1"/>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991"/>
    <w:rsid w:val="001C36FF"/>
    <w:rsid w:val="001C392D"/>
    <w:rsid w:val="001C44D9"/>
    <w:rsid w:val="001C4649"/>
    <w:rsid w:val="001C5120"/>
    <w:rsid w:val="001C5540"/>
    <w:rsid w:val="001C5616"/>
    <w:rsid w:val="001C5990"/>
    <w:rsid w:val="001C68DD"/>
    <w:rsid w:val="001D103E"/>
    <w:rsid w:val="001D14C2"/>
    <w:rsid w:val="001D243F"/>
    <w:rsid w:val="001D2513"/>
    <w:rsid w:val="001D2641"/>
    <w:rsid w:val="001D32AE"/>
    <w:rsid w:val="001D34CC"/>
    <w:rsid w:val="001D3927"/>
    <w:rsid w:val="001D3A47"/>
    <w:rsid w:val="001D3A56"/>
    <w:rsid w:val="001D4121"/>
    <w:rsid w:val="001D4140"/>
    <w:rsid w:val="001D4302"/>
    <w:rsid w:val="001D452A"/>
    <w:rsid w:val="001D4683"/>
    <w:rsid w:val="001D5080"/>
    <w:rsid w:val="001D5374"/>
    <w:rsid w:val="001D5DC4"/>
    <w:rsid w:val="001D605D"/>
    <w:rsid w:val="001D7D0A"/>
    <w:rsid w:val="001E164C"/>
    <w:rsid w:val="001E2294"/>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225B"/>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2A91"/>
    <w:rsid w:val="002131B9"/>
    <w:rsid w:val="0021382E"/>
    <w:rsid w:val="002143BF"/>
    <w:rsid w:val="002147BB"/>
    <w:rsid w:val="002147C6"/>
    <w:rsid w:val="002158F0"/>
    <w:rsid w:val="00216128"/>
    <w:rsid w:val="0021697D"/>
    <w:rsid w:val="00217B17"/>
    <w:rsid w:val="00217B90"/>
    <w:rsid w:val="00220B39"/>
    <w:rsid w:val="002210C1"/>
    <w:rsid w:val="0022189E"/>
    <w:rsid w:val="00221ED1"/>
    <w:rsid w:val="00223B0B"/>
    <w:rsid w:val="002243B0"/>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4DD7"/>
    <w:rsid w:val="00255832"/>
    <w:rsid w:val="0025594D"/>
    <w:rsid w:val="00255F23"/>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F9E"/>
    <w:rsid w:val="00264FAA"/>
    <w:rsid w:val="00265C0F"/>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5116"/>
    <w:rsid w:val="00286692"/>
    <w:rsid w:val="00286792"/>
    <w:rsid w:val="002876E8"/>
    <w:rsid w:val="00290516"/>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0F4B"/>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3F97"/>
    <w:rsid w:val="002B40C6"/>
    <w:rsid w:val="002B4334"/>
    <w:rsid w:val="002B49F8"/>
    <w:rsid w:val="002B5321"/>
    <w:rsid w:val="002B5B80"/>
    <w:rsid w:val="002B6221"/>
    <w:rsid w:val="002B67C3"/>
    <w:rsid w:val="002B711D"/>
    <w:rsid w:val="002B753B"/>
    <w:rsid w:val="002C0612"/>
    <w:rsid w:val="002C06E5"/>
    <w:rsid w:val="002C0A23"/>
    <w:rsid w:val="002C0C5C"/>
    <w:rsid w:val="002C167F"/>
    <w:rsid w:val="002C179A"/>
    <w:rsid w:val="002C20D4"/>
    <w:rsid w:val="002C29B5"/>
    <w:rsid w:val="002C2A77"/>
    <w:rsid w:val="002C33A5"/>
    <w:rsid w:val="002C4056"/>
    <w:rsid w:val="002C4565"/>
    <w:rsid w:val="002C517F"/>
    <w:rsid w:val="002C6313"/>
    <w:rsid w:val="002C6E05"/>
    <w:rsid w:val="002C701C"/>
    <w:rsid w:val="002C79B9"/>
    <w:rsid w:val="002D04C8"/>
    <w:rsid w:val="002D0997"/>
    <w:rsid w:val="002D0E3E"/>
    <w:rsid w:val="002D134C"/>
    <w:rsid w:val="002D157C"/>
    <w:rsid w:val="002D1748"/>
    <w:rsid w:val="002D1E01"/>
    <w:rsid w:val="002D24F2"/>
    <w:rsid w:val="002D2A92"/>
    <w:rsid w:val="002D3EBF"/>
    <w:rsid w:val="002D3FA0"/>
    <w:rsid w:val="002D45A2"/>
    <w:rsid w:val="002D500A"/>
    <w:rsid w:val="002D5847"/>
    <w:rsid w:val="002D5C62"/>
    <w:rsid w:val="002E040F"/>
    <w:rsid w:val="002E0720"/>
    <w:rsid w:val="002E0FFD"/>
    <w:rsid w:val="002E1280"/>
    <w:rsid w:val="002E1EB1"/>
    <w:rsid w:val="002E209C"/>
    <w:rsid w:val="002E3054"/>
    <w:rsid w:val="002E32CA"/>
    <w:rsid w:val="002E38F1"/>
    <w:rsid w:val="002E39E5"/>
    <w:rsid w:val="002E3D4D"/>
    <w:rsid w:val="002E4BE1"/>
    <w:rsid w:val="002E4D62"/>
    <w:rsid w:val="002E5657"/>
    <w:rsid w:val="002E5E6C"/>
    <w:rsid w:val="002E6406"/>
    <w:rsid w:val="002E6EA1"/>
    <w:rsid w:val="002E72A0"/>
    <w:rsid w:val="002E79D3"/>
    <w:rsid w:val="002E7B8C"/>
    <w:rsid w:val="002F0624"/>
    <w:rsid w:val="002F0FC8"/>
    <w:rsid w:val="002F12B7"/>
    <w:rsid w:val="002F1447"/>
    <w:rsid w:val="002F1F46"/>
    <w:rsid w:val="002F22A8"/>
    <w:rsid w:val="002F30F6"/>
    <w:rsid w:val="002F3111"/>
    <w:rsid w:val="002F3279"/>
    <w:rsid w:val="002F3892"/>
    <w:rsid w:val="002F3E00"/>
    <w:rsid w:val="002F4248"/>
    <w:rsid w:val="002F491F"/>
    <w:rsid w:val="002F4BEA"/>
    <w:rsid w:val="002F54A8"/>
    <w:rsid w:val="002F55B2"/>
    <w:rsid w:val="002F5FD6"/>
    <w:rsid w:val="002F6B7F"/>
    <w:rsid w:val="002F705D"/>
    <w:rsid w:val="002F7653"/>
    <w:rsid w:val="0030020D"/>
    <w:rsid w:val="0030053D"/>
    <w:rsid w:val="003011E6"/>
    <w:rsid w:val="003028A1"/>
    <w:rsid w:val="003029F8"/>
    <w:rsid w:val="00302E35"/>
    <w:rsid w:val="0030301C"/>
    <w:rsid w:val="00303101"/>
    <w:rsid w:val="003032F8"/>
    <w:rsid w:val="0030356C"/>
    <w:rsid w:val="00303E69"/>
    <w:rsid w:val="00303EEA"/>
    <w:rsid w:val="003045A2"/>
    <w:rsid w:val="00305583"/>
    <w:rsid w:val="0030588B"/>
    <w:rsid w:val="00306AF1"/>
    <w:rsid w:val="00307009"/>
    <w:rsid w:val="0030767C"/>
    <w:rsid w:val="00307A65"/>
    <w:rsid w:val="00310AC3"/>
    <w:rsid w:val="00311DF1"/>
    <w:rsid w:val="00312A53"/>
    <w:rsid w:val="0031390A"/>
    <w:rsid w:val="00313BCB"/>
    <w:rsid w:val="00314471"/>
    <w:rsid w:val="00314895"/>
    <w:rsid w:val="00314F27"/>
    <w:rsid w:val="00315F52"/>
    <w:rsid w:val="00316041"/>
    <w:rsid w:val="00316AB1"/>
    <w:rsid w:val="00316B8D"/>
    <w:rsid w:val="003170D8"/>
    <w:rsid w:val="0031744A"/>
    <w:rsid w:val="00317AB4"/>
    <w:rsid w:val="0032014C"/>
    <w:rsid w:val="0032025B"/>
    <w:rsid w:val="003205CE"/>
    <w:rsid w:val="00321107"/>
    <w:rsid w:val="003213C1"/>
    <w:rsid w:val="00321D78"/>
    <w:rsid w:val="00322132"/>
    <w:rsid w:val="003226EC"/>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6CAC"/>
    <w:rsid w:val="00327725"/>
    <w:rsid w:val="00327CD9"/>
    <w:rsid w:val="00327DD3"/>
    <w:rsid w:val="0033000F"/>
    <w:rsid w:val="00330591"/>
    <w:rsid w:val="00330C97"/>
    <w:rsid w:val="00330F44"/>
    <w:rsid w:val="00332360"/>
    <w:rsid w:val="00332463"/>
    <w:rsid w:val="00332D13"/>
    <w:rsid w:val="00333C79"/>
    <w:rsid w:val="00334566"/>
    <w:rsid w:val="00334758"/>
    <w:rsid w:val="00334B71"/>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220"/>
    <w:rsid w:val="003508BE"/>
    <w:rsid w:val="00350E14"/>
    <w:rsid w:val="00351446"/>
    <w:rsid w:val="00351AA1"/>
    <w:rsid w:val="003525F7"/>
    <w:rsid w:val="00353048"/>
    <w:rsid w:val="003530AD"/>
    <w:rsid w:val="00353D9C"/>
    <w:rsid w:val="00354D08"/>
    <w:rsid w:val="00355DDF"/>
    <w:rsid w:val="003562E0"/>
    <w:rsid w:val="00356C58"/>
    <w:rsid w:val="003574D6"/>
    <w:rsid w:val="00360010"/>
    <w:rsid w:val="00360C03"/>
    <w:rsid w:val="00361EC8"/>
    <w:rsid w:val="00361F78"/>
    <w:rsid w:val="00361FE6"/>
    <w:rsid w:val="00362589"/>
    <w:rsid w:val="003627E6"/>
    <w:rsid w:val="003629DE"/>
    <w:rsid w:val="00362AFF"/>
    <w:rsid w:val="00363C7C"/>
    <w:rsid w:val="00363CA2"/>
    <w:rsid w:val="00363DF0"/>
    <w:rsid w:val="0036512A"/>
    <w:rsid w:val="0036556E"/>
    <w:rsid w:val="003679F8"/>
    <w:rsid w:val="00367AFF"/>
    <w:rsid w:val="00370A38"/>
    <w:rsid w:val="0037122A"/>
    <w:rsid w:val="00371338"/>
    <w:rsid w:val="00371750"/>
    <w:rsid w:val="0037187E"/>
    <w:rsid w:val="003728C1"/>
    <w:rsid w:val="00372DF8"/>
    <w:rsid w:val="003739D2"/>
    <w:rsid w:val="00373B60"/>
    <w:rsid w:val="003741E5"/>
    <w:rsid w:val="003755FC"/>
    <w:rsid w:val="0037566F"/>
    <w:rsid w:val="00375FAD"/>
    <w:rsid w:val="00376899"/>
    <w:rsid w:val="00376BAD"/>
    <w:rsid w:val="00376EBD"/>
    <w:rsid w:val="003803B2"/>
    <w:rsid w:val="003806BA"/>
    <w:rsid w:val="00380E2A"/>
    <w:rsid w:val="00380EAC"/>
    <w:rsid w:val="003818B6"/>
    <w:rsid w:val="00381DEC"/>
    <w:rsid w:val="003825A9"/>
    <w:rsid w:val="003835D7"/>
    <w:rsid w:val="00383FBA"/>
    <w:rsid w:val="0038420A"/>
    <w:rsid w:val="00386150"/>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97642"/>
    <w:rsid w:val="003A0094"/>
    <w:rsid w:val="003A1C7A"/>
    <w:rsid w:val="003A279E"/>
    <w:rsid w:val="003A335B"/>
    <w:rsid w:val="003A3E91"/>
    <w:rsid w:val="003A4574"/>
    <w:rsid w:val="003A4CF0"/>
    <w:rsid w:val="003A4E51"/>
    <w:rsid w:val="003A5025"/>
    <w:rsid w:val="003A5634"/>
    <w:rsid w:val="003A60E3"/>
    <w:rsid w:val="003A65FF"/>
    <w:rsid w:val="003A6909"/>
    <w:rsid w:val="003A6B58"/>
    <w:rsid w:val="003B0494"/>
    <w:rsid w:val="003B0F57"/>
    <w:rsid w:val="003B216A"/>
    <w:rsid w:val="003B224E"/>
    <w:rsid w:val="003B2810"/>
    <w:rsid w:val="003B299B"/>
    <w:rsid w:val="003B2CA4"/>
    <w:rsid w:val="003B3325"/>
    <w:rsid w:val="003B3824"/>
    <w:rsid w:val="003B3833"/>
    <w:rsid w:val="003B41DF"/>
    <w:rsid w:val="003B4477"/>
    <w:rsid w:val="003B5AFE"/>
    <w:rsid w:val="003B60D5"/>
    <w:rsid w:val="003B658E"/>
    <w:rsid w:val="003B6EA5"/>
    <w:rsid w:val="003B73EA"/>
    <w:rsid w:val="003B763A"/>
    <w:rsid w:val="003C11D1"/>
    <w:rsid w:val="003C1326"/>
    <w:rsid w:val="003C18B4"/>
    <w:rsid w:val="003C1D8F"/>
    <w:rsid w:val="003C1F50"/>
    <w:rsid w:val="003C3060"/>
    <w:rsid w:val="003C478C"/>
    <w:rsid w:val="003C4AA5"/>
    <w:rsid w:val="003C5A94"/>
    <w:rsid w:val="003C6805"/>
    <w:rsid w:val="003C68D7"/>
    <w:rsid w:val="003C71AC"/>
    <w:rsid w:val="003C74AD"/>
    <w:rsid w:val="003D12A0"/>
    <w:rsid w:val="003D16CD"/>
    <w:rsid w:val="003D2029"/>
    <w:rsid w:val="003D2A6D"/>
    <w:rsid w:val="003D2F69"/>
    <w:rsid w:val="003D31AC"/>
    <w:rsid w:val="003D3329"/>
    <w:rsid w:val="003D344F"/>
    <w:rsid w:val="003D463E"/>
    <w:rsid w:val="003D4960"/>
    <w:rsid w:val="003D5125"/>
    <w:rsid w:val="003D512E"/>
    <w:rsid w:val="003D52CF"/>
    <w:rsid w:val="003D59BB"/>
    <w:rsid w:val="003D5EE5"/>
    <w:rsid w:val="003D5F29"/>
    <w:rsid w:val="003D64D9"/>
    <w:rsid w:val="003D6846"/>
    <w:rsid w:val="003D7102"/>
    <w:rsid w:val="003D7474"/>
    <w:rsid w:val="003D75BB"/>
    <w:rsid w:val="003D77B0"/>
    <w:rsid w:val="003D7A50"/>
    <w:rsid w:val="003D7FDB"/>
    <w:rsid w:val="003E0021"/>
    <w:rsid w:val="003E060B"/>
    <w:rsid w:val="003E188E"/>
    <w:rsid w:val="003E1D38"/>
    <w:rsid w:val="003E23F4"/>
    <w:rsid w:val="003E255D"/>
    <w:rsid w:val="003E28C2"/>
    <w:rsid w:val="003E2EA3"/>
    <w:rsid w:val="003E35E1"/>
    <w:rsid w:val="003E3A36"/>
    <w:rsid w:val="003E41B3"/>
    <w:rsid w:val="003E4A29"/>
    <w:rsid w:val="003E4FE1"/>
    <w:rsid w:val="003E52F0"/>
    <w:rsid w:val="003E637A"/>
    <w:rsid w:val="003E6CFA"/>
    <w:rsid w:val="003E7910"/>
    <w:rsid w:val="003F09A9"/>
    <w:rsid w:val="003F0F5B"/>
    <w:rsid w:val="003F0FA2"/>
    <w:rsid w:val="003F1781"/>
    <w:rsid w:val="003F205E"/>
    <w:rsid w:val="003F25A6"/>
    <w:rsid w:val="003F2E0C"/>
    <w:rsid w:val="003F34DE"/>
    <w:rsid w:val="003F37DA"/>
    <w:rsid w:val="003F3840"/>
    <w:rsid w:val="003F3EF4"/>
    <w:rsid w:val="003F45FA"/>
    <w:rsid w:val="003F4957"/>
    <w:rsid w:val="003F4B0E"/>
    <w:rsid w:val="003F50FD"/>
    <w:rsid w:val="003F56E9"/>
    <w:rsid w:val="003F5769"/>
    <w:rsid w:val="003F59EE"/>
    <w:rsid w:val="003F6700"/>
    <w:rsid w:val="003F677F"/>
    <w:rsid w:val="003F6ADE"/>
    <w:rsid w:val="003F6CF4"/>
    <w:rsid w:val="003F7086"/>
    <w:rsid w:val="003F74DD"/>
    <w:rsid w:val="003F75A1"/>
    <w:rsid w:val="003F7832"/>
    <w:rsid w:val="003F79FE"/>
    <w:rsid w:val="003F7D56"/>
    <w:rsid w:val="003F7DC2"/>
    <w:rsid w:val="00400548"/>
    <w:rsid w:val="004010EB"/>
    <w:rsid w:val="0040115B"/>
    <w:rsid w:val="00401475"/>
    <w:rsid w:val="00402D9B"/>
    <w:rsid w:val="004036CF"/>
    <w:rsid w:val="0040466F"/>
    <w:rsid w:val="0040511E"/>
    <w:rsid w:val="004051E1"/>
    <w:rsid w:val="004053E0"/>
    <w:rsid w:val="00405A38"/>
    <w:rsid w:val="0040757C"/>
    <w:rsid w:val="004079E7"/>
    <w:rsid w:val="00407A99"/>
    <w:rsid w:val="00407BBF"/>
    <w:rsid w:val="00410ED8"/>
    <w:rsid w:val="00412989"/>
    <w:rsid w:val="004131C5"/>
    <w:rsid w:val="00414414"/>
    <w:rsid w:val="00415B4A"/>
    <w:rsid w:val="00416087"/>
    <w:rsid w:val="00416242"/>
    <w:rsid w:val="00416888"/>
    <w:rsid w:val="00417003"/>
    <w:rsid w:val="00417095"/>
    <w:rsid w:val="00417324"/>
    <w:rsid w:val="0041764C"/>
    <w:rsid w:val="004179A1"/>
    <w:rsid w:val="00420F2B"/>
    <w:rsid w:val="00421445"/>
    <w:rsid w:val="0042179F"/>
    <w:rsid w:val="00422D86"/>
    <w:rsid w:val="00423577"/>
    <w:rsid w:val="0042459F"/>
    <w:rsid w:val="004249F8"/>
    <w:rsid w:val="00424A72"/>
    <w:rsid w:val="004257A1"/>
    <w:rsid w:val="00425B1C"/>
    <w:rsid w:val="00427677"/>
    <w:rsid w:val="00427D7E"/>
    <w:rsid w:val="00430309"/>
    <w:rsid w:val="00430454"/>
    <w:rsid w:val="00430D14"/>
    <w:rsid w:val="00430EA0"/>
    <w:rsid w:val="00431314"/>
    <w:rsid w:val="004316BB"/>
    <w:rsid w:val="00431867"/>
    <w:rsid w:val="00431DD2"/>
    <w:rsid w:val="0043276B"/>
    <w:rsid w:val="004336CA"/>
    <w:rsid w:val="00434E68"/>
    <w:rsid w:val="00435702"/>
    <w:rsid w:val="00436175"/>
    <w:rsid w:val="0043665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634E"/>
    <w:rsid w:val="00446608"/>
    <w:rsid w:val="00446669"/>
    <w:rsid w:val="00447581"/>
    <w:rsid w:val="00447D1E"/>
    <w:rsid w:val="00447DC1"/>
    <w:rsid w:val="004501C4"/>
    <w:rsid w:val="00450C16"/>
    <w:rsid w:val="00450D24"/>
    <w:rsid w:val="0045106F"/>
    <w:rsid w:val="0045376A"/>
    <w:rsid w:val="004537A8"/>
    <w:rsid w:val="00453F05"/>
    <w:rsid w:val="00454AB1"/>
    <w:rsid w:val="00454C10"/>
    <w:rsid w:val="00454E38"/>
    <w:rsid w:val="00456244"/>
    <w:rsid w:val="004562E6"/>
    <w:rsid w:val="00457680"/>
    <w:rsid w:val="00457D6A"/>
    <w:rsid w:val="0046014D"/>
    <w:rsid w:val="004607C2"/>
    <w:rsid w:val="00460A9F"/>
    <w:rsid w:val="00461585"/>
    <w:rsid w:val="00462159"/>
    <w:rsid w:val="00462488"/>
    <w:rsid w:val="0046251D"/>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77402"/>
    <w:rsid w:val="004802DC"/>
    <w:rsid w:val="00480579"/>
    <w:rsid w:val="00481214"/>
    <w:rsid w:val="00481734"/>
    <w:rsid w:val="00481BA0"/>
    <w:rsid w:val="00481BD3"/>
    <w:rsid w:val="00481F46"/>
    <w:rsid w:val="0048287F"/>
    <w:rsid w:val="00482960"/>
    <w:rsid w:val="004829F4"/>
    <w:rsid w:val="00482BBF"/>
    <w:rsid w:val="004836BA"/>
    <w:rsid w:val="00483C1B"/>
    <w:rsid w:val="00484057"/>
    <w:rsid w:val="00485795"/>
    <w:rsid w:val="004858FF"/>
    <w:rsid w:val="004860E4"/>
    <w:rsid w:val="00487694"/>
    <w:rsid w:val="00487EB2"/>
    <w:rsid w:val="00490CAA"/>
    <w:rsid w:val="00492098"/>
    <w:rsid w:val="004924BA"/>
    <w:rsid w:val="00492862"/>
    <w:rsid w:val="00492D68"/>
    <w:rsid w:val="0049304D"/>
    <w:rsid w:val="0049330A"/>
    <w:rsid w:val="004933D0"/>
    <w:rsid w:val="004948C3"/>
    <w:rsid w:val="00494CBB"/>
    <w:rsid w:val="00494FE5"/>
    <w:rsid w:val="00495098"/>
    <w:rsid w:val="00495ABC"/>
    <w:rsid w:val="00495E02"/>
    <w:rsid w:val="00496ABD"/>
    <w:rsid w:val="00496E8E"/>
    <w:rsid w:val="00497E63"/>
    <w:rsid w:val="004A0985"/>
    <w:rsid w:val="004A0E22"/>
    <w:rsid w:val="004A14DE"/>
    <w:rsid w:val="004A18F8"/>
    <w:rsid w:val="004A1B40"/>
    <w:rsid w:val="004A1B6D"/>
    <w:rsid w:val="004A1D6D"/>
    <w:rsid w:val="004A1FC0"/>
    <w:rsid w:val="004A2625"/>
    <w:rsid w:val="004A26A4"/>
    <w:rsid w:val="004A30A6"/>
    <w:rsid w:val="004A3830"/>
    <w:rsid w:val="004A3D23"/>
    <w:rsid w:val="004A3E91"/>
    <w:rsid w:val="004A4FE6"/>
    <w:rsid w:val="004A65AE"/>
    <w:rsid w:val="004A6955"/>
    <w:rsid w:val="004A7CEF"/>
    <w:rsid w:val="004B002F"/>
    <w:rsid w:val="004B02F4"/>
    <w:rsid w:val="004B0321"/>
    <w:rsid w:val="004B04E6"/>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B7C0E"/>
    <w:rsid w:val="004C0F6B"/>
    <w:rsid w:val="004C1600"/>
    <w:rsid w:val="004C4150"/>
    <w:rsid w:val="004C420C"/>
    <w:rsid w:val="004C4CC9"/>
    <w:rsid w:val="004C4D2E"/>
    <w:rsid w:val="004C50A1"/>
    <w:rsid w:val="004C5690"/>
    <w:rsid w:val="004C5D62"/>
    <w:rsid w:val="004C6122"/>
    <w:rsid w:val="004C63EB"/>
    <w:rsid w:val="004C6A27"/>
    <w:rsid w:val="004C6A79"/>
    <w:rsid w:val="004C6E86"/>
    <w:rsid w:val="004C795E"/>
    <w:rsid w:val="004C7E15"/>
    <w:rsid w:val="004D0F1C"/>
    <w:rsid w:val="004D0F8F"/>
    <w:rsid w:val="004D1A4B"/>
    <w:rsid w:val="004D1B07"/>
    <w:rsid w:val="004D2259"/>
    <w:rsid w:val="004D2ABB"/>
    <w:rsid w:val="004D369C"/>
    <w:rsid w:val="004D4F6B"/>
    <w:rsid w:val="004D5647"/>
    <w:rsid w:val="004D5AEE"/>
    <w:rsid w:val="004D6025"/>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225"/>
    <w:rsid w:val="004F341B"/>
    <w:rsid w:val="004F3D2A"/>
    <w:rsid w:val="004F44EC"/>
    <w:rsid w:val="004F46ED"/>
    <w:rsid w:val="004F537B"/>
    <w:rsid w:val="004F58DF"/>
    <w:rsid w:val="004F5DB9"/>
    <w:rsid w:val="004F69BF"/>
    <w:rsid w:val="004F73CB"/>
    <w:rsid w:val="004F777E"/>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6C"/>
    <w:rsid w:val="00513B88"/>
    <w:rsid w:val="005140F7"/>
    <w:rsid w:val="005144AC"/>
    <w:rsid w:val="00514A22"/>
    <w:rsid w:val="00514B61"/>
    <w:rsid w:val="00514F0F"/>
    <w:rsid w:val="00515242"/>
    <w:rsid w:val="0051571A"/>
    <w:rsid w:val="0051592A"/>
    <w:rsid w:val="00515C65"/>
    <w:rsid w:val="005161E5"/>
    <w:rsid w:val="00516275"/>
    <w:rsid w:val="0051636C"/>
    <w:rsid w:val="0051660B"/>
    <w:rsid w:val="00516A49"/>
    <w:rsid w:val="005178C5"/>
    <w:rsid w:val="005178D3"/>
    <w:rsid w:val="005201A3"/>
    <w:rsid w:val="00520B57"/>
    <w:rsid w:val="00520DF9"/>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3B70"/>
    <w:rsid w:val="00544076"/>
    <w:rsid w:val="00544A6A"/>
    <w:rsid w:val="00544B1C"/>
    <w:rsid w:val="00544EF7"/>
    <w:rsid w:val="00545089"/>
    <w:rsid w:val="0054514F"/>
    <w:rsid w:val="005459C5"/>
    <w:rsid w:val="00545B9F"/>
    <w:rsid w:val="00545E90"/>
    <w:rsid w:val="005462B1"/>
    <w:rsid w:val="00547C2C"/>
    <w:rsid w:val="005502EE"/>
    <w:rsid w:val="00551B96"/>
    <w:rsid w:val="005525AE"/>
    <w:rsid w:val="005528D2"/>
    <w:rsid w:val="00552D36"/>
    <w:rsid w:val="005548C2"/>
    <w:rsid w:val="0055587D"/>
    <w:rsid w:val="0055629D"/>
    <w:rsid w:val="00556DC9"/>
    <w:rsid w:val="00556DDE"/>
    <w:rsid w:val="00557238"/>
    <w:rsid w:val="00557C10"/>
    <w:rsid w:val="005616B0"/>
    <w:rsid w:val="00561995"/>
    <w:rsid w:val="00561CFD"/>
    <w:rsid w:val="00562B07"/>
    <w:rsid w:val="0056306E"/>
    <w:rsid w:val="0056364D"/>
    <w:rsid w:val="00563A98"/>
    <w:rsid w:val="005654DE"/>
    <w:rsid w:val="005658B5"/>
    <w:rsid w:val="00565A44"/>
    <w:rsid w:val="00565E26"/>
    <w:rsid w:val="00566EED"/>
    <w:rsid w:val="005671DF"/>
    <w:rsid w:val="00567D55"/>
    <w:rsid w:val="005705BD"/>
    <w:rsid w:val="00570AB3"/>
    <w:rsid w:val="00570BA2"/>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626"/>
    <w:rsid w:val="00577934"/>
    <w:rsid w:val="00577DDB"/>
    <w:rsid w:val="0058042C"/>
    <w:rsid w:val="005818FF"/>
    <w:rsid w:val="00581C3F"/>
    <w:rsid w:val="00582B6F"/>
    <w:rsid w:val="005833FB"/>
    <w:rsid w:val="00583586"/>
    <w:rsid w:val="0058411A"/>
    <w:rsid w:val="00584395"/>
    <w:rsid w:val="005843C4"/>
    <w:rsid w:val="005853EE"/>
    <w:rsid w:val="00585632"/>
    <w:rsid w:val="00585AF0"/>
    <w:rsid w:val="00586089"/>
    <w:rsid w:val="005865F4"/>
    <w:rsid w:val="005873A0"/>
    <w:rsid w:val="005878A7"/>
    <w:rsid w:val="00590659"/>
    <w:rsid w:val="00590D36"/>
    <w:rsid w:val="00590D6B"/>
    <w:rsid w:val="00591458"/>
    <w:rsid w:val="005917D4"/>
    <w:rsid w:val="00593008"/>
    <w:rsid w:val="005931B3"/>
    <w:rsid w:val="00593C05"/>
    <w:rsid w:val="00593CE9"/>
    <w:rsid w:val="00594A89"/>
    <w:rsid w:val="00594CF5"/>
    <w:rsid w:val="0059522D"/>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2D0"/>
    <w:rsid w:val="005A364A"/>
    <w:rsid w:val="005A39F4"/>
    <w:rsid w:val="005A3A26"/>
    <w:rsid w:val="005A4978"/>
    <w:rsid w:val="005A592F"/>
    <w:rsid w:val="005A6606"/>
    <w:rsid w:val="005A6CC1"/>
    <w:rsid w:val="005B0879"/>
    <w:rsid w:val="005B137B"/>
    <w:rsid w:val="005B20A1"/>
    <w:rsid w:val="005B2362"/>
    <w:rsid w:val="005B242E"/>
    <w:rsid w:val="005B25B4"/>
    <w:rsid w:val="005B2766"/>
    <w:rsid w:val="005B389C"/>
    <w:rsid w:val="005B4090"/>
    <w:rsid w:val="005B41FC"/>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BB1"/>
    <w:rsid w:val="005C4FB2"/>
    <w:rsid w:val="005C55DD"/>
    <w:rsid w:val="005C5F1B"/>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854"/>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6EE"/>
    <w:rsid w:val="005F4746"/>
    <w:rsid w:val="005F4F04"/>
    <w:rsid w:val="005F54A0"/>
    <w:rsid w:val="005F54DA"/>
    <w:rsid w:val="005F558B"/>
    <w:rsid w:val="005F5B49"/>
    <w:rsid w:val="005F5E14"/>
    <w:rsid w:val="005F7365"/>
    <w:rsid w:val="005F7B63"/>
    <w:rsid w:val="00600DA4"/>
    <w:rsid w:val="00601068"/>
    <w:rsid w:val="00601841"/>
    <w:rsid w:val="006021FF"/>
    <w:rsid w:val="00602583"/>
    <w:rsid w:val="00602730"/>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3FF0"/>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294"/>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C62"/>
    <w:rsid w:val="00650DC2"/>
    <w:rsid w:val="006524A0"/>
    <w:rsid w:val="0065374F"/>
    <w:rsid w:val="00654582"/>
    <w:rsid w:val="00654F0A"/>
    <w:rsid w:val="006569A3"/>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0C3"/>
    <w:rsid w:val="006667BF"/>
    <w:rsid w:val="00666C84"/>
    <w:rsid w:val="00667512"/>
    <w:rsid w:val="00667836"/>
    <w:rsid w:val="00667F22"/>
    <w:rsid w:val="006706E1"/>
    <w:rsid w:val="00670730"/>
    <w:rsid w:val="006707F8"/>
    <w:rsid w:val="00670B48"/>
    <w:rsid w:val="006725DE"/>
    <w:rsid w:val="006730C0"/>
    <w:rsid w:val="0067326D"/>
    <w:rsid w:val="00674428"/>
    <w:rsid w:val="006746D9"/>
    <w:rsid w:val="00674A3D"/>
    <w:rsid w:val="00675365"/>
    <w:rsid w:val="00675E6B"/>
    <w:rsid w:val="00675E89"/>
    <w:rsid w:val="0067766A"/>
    <w:rsid w:val="006776A5"/>
    <w:rsid w:val="00677701"/>
    <w:rsid w:val="00677CAE"/>
    <w:rsid w:val="0068003E"/>
    <w:rsid w:val="0068070C"/>
    <w:rsid w:val="0068094B"/>
    <w:rsid w:val="00681303"/>
    <w:rsid w:val="00681BB5"/>
    <w:rsid w:val="00682727"/>
    <w:rsid w:val="00683028"/>
    <w:rsid w:val="00683141"/>
    <w:rsid w:val="00683582"/>
    <w:rsid w:val="0068390B"/>
    <w:rsid w:val="00683CBC"/>
    <w:rsid w:val="006840BC"/>
    <w:rsid w:val="006849E4"/>
    <w:rsid w:val="006857DF"/>
    <w:rsid w:val="0068648B"/>
    <w:rsid w:val="006864C2"/>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6A7"/>
    <w:rsid w:val="006B7803"/>
    <w:rsid w:val="006B7E18"/>
    <w:rsid w:val="006C02AF"/>
    <w:rsid w:val="006C0368"/>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4C9"/>
    <w:rsid w:val="006D383B"/>
    <w:rsid w:val="006D3B3F"/>
    <w:rsid w:val="006D3E49"/>
    <w:rsid w:val="006D477D"/>
    <w:rsid w:val="006D4DD8"/>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37D"/>
    <w:rsid w:val="006F075B"/>
    <w:rsid w:val="006F08A3"/>
    <w:rsid w:val="006F13E5"/>
    <w:rsid w:val="006F1A91"/>
    <w:rsid w:val="006F1D3B"/>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750"/>
    <w:rsid w:val="00701F75"/>
    <w:rsid w:val="00702937"/>
    <w:rsid w:val="007029DC"/>
    <w:rsid w:val="007031A0"/>
    <w:rsid w:val="00703D2C"/>
    <w:rsid w:val="007047F9"/>
    <w:rsid w:val="0070569F"/>
    <w:rsid w:val="007059D5"/>
    <w:rsid w:val="00705EF5"/>
    <w:rsid w:val="0070610B"/>
    <w:rsid w:val="0070623C"/>
    <w:rsid w:val="007067F0"/>
    <w:rsid w:val="0070699A"/>
    <w:rsid w:val="00706ADD"/>
    <w:rsid w:val="00707FB7"/>
    <w:rsid w:val="007107ED"/>
    <w:rsid w:val="0071083C"/>
    <w:rsid w:val="00711033"/>
    <w:rsid w:val="0071106A"/>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3CCE"/>
    <w:rsid w:val="00734ACE"/>
    <w:rsid w:val="00734E1A"/>
    <w:rsid w:val="00735B13"/>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575"/>
    <w:rsid w:val="00750B43"/>
    <w:rsid w:val="00751B23"/>
    <w:rsid w:val="00751B29"/>
    <w:rsid w:val="00752D46"/>
    <w:rsid w:val="00752D7C"/>
    <w:rsid w:val="00752EEA"/>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0E2"/>
    <w:rsid w:val="0077063C"/>
    <w:rsid w:val="007710DF"/>
    <w:rsid w:val="00771EAA"/>
    <w:rsid w:val="007722B9"/>
    <w:rsid w:val="007723E0"/>
    <w:rsid w:val="00773359"/>
    <w:rsid w:val="00773854"/>
    <w:rsid w:val="00774505"/>
    <w:rsid w:val="00774AEC"/>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4A33"/>
    <w:rsid w:val="0078561F"/>
    <w:rsid w:val="00785E55"/>
    <w:rsid w:val="00785ECA"/>
    <w:rsid w:val="007862EE"/>
    <w:rsid w:val="00786A96"/>
    <w:rsid w:val="00787960"/>
    <w:rsid w:val="00787F28"/>
    <w:rsid w:val="0079054A"/>
    <w:rsid w:val="00790739"/>
    <w:rsid w:val="00790C7C"/>
    <w:rsid w:val="00790F8D"/>
    <w:rsid w:val="00791F12"/>
    <w:rsid w:val="00793A69"/>
    <w:rsid w:val="00794864"/>
    <w:rsid w:val="00795030"/>
    <w:rsid w:val="00795481"/>
    <w:rsid w:val="00796BDC"/>
    <w:rsid w:val="007973B4"/>
    <w:rsid w:val="007974D8"/>
    <w:rsid w:val="00797A61"/>
    <w:rsid w:val="007A0052"/>
    <w:rsid w:val="007A0310"/>
    <w:rsid w:val="007A168A"/>
    <w:rsid w:val="007A1731"/>
    <w:rsid w:val="007A19FB"/>
    <w:rsid w:val="007A2837"/>
    <w:rsid w:val="007A30D5"/>
    <w:rsid w:val="007A3D67"/>
    <w:rsid w:val="007A4197"/>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EC4"/>
    <w:rsid w:val="007B7900"/>
    <w:rsid w:val="007B7F5A"/>
    <w:rsid w:val="007C01CE"/>
    <w:rsid w:val="007C02EE"/>
    <w:rsid w:val="007C12D8"/>
    <w:rsid w:val="007C221B"/>
    <w:rsid w:val="007C2629"/>
    <w:rsid w:val="007C303B"/>
    <w:rsid w:val="007C3C90"/>
    <w:rsid w:val="007C3D8D"/>
    <w:rsid w:val="007C3F8E"/>
    <w:rsid w:val="007C4577"/>
    <w:rsid w:val="007C46FA"/>
    <w:rsid w:val="007C5ECA"/>
    <w:rsid w:val="007C6F7A"/>
    <w:rsid w:val="007C7275"/>
    <w:rsid w:val="007C7A9B"/>
    <w:rsid w:val="007C7EE2"/>
    <w:rsid w:val="007D0112"/>
    <w:rsid w:val="007D0E36"/>
    <w:rsid w:val="007D0EFA"/>
    <w:rsid w:val="007D0FC8"/>
    <w:rsid w:val="007D11E4"/>
    <w:rsid w:val="007D1557"/>
    <w:rsid w:val="007D2BBA"/>
    <w:rsid w:val="007D3AC3"/>
    <w:rsid w:val="007D3DD4"/>
    <w:rsid w:val="007D3ED3"/>
    <w:rsid w:val="007D4ABD"/>
    <w:rsid w:val="007D4F3F"/>
    <w:rsid w:val="007D4FCD"/>
    <w:rsid w:val="007D7EBA"/>
    <w:rsid w:val="007E1325"/>
    <w:rsid w:val="007E175A"/>
    <w:rsid w:val="007E1854"/>
    <w:rsid w:val="007E1A11"/>
    <w:rsid w:val="007E1CE9"/>
    <w:rsid w:val="007E1F12"/>
    <w:rsid w:val="007E24AE"/>
    <w:rsid w:val="007E2A72"/>
    <w:rsid w:val="007E3533"/>
    <w:rsid w:val="007E3AEE"/>
    <w:rsid w:val="007E3B48"/>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6F88"/>
    <w:rsid w:val="007F73E0"/>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A87"/>
    <w:rsid w:val="00813BAB"/>
    <w:rsid w:val="00813F9D"/>
    <w:rsid w:val="008147F8"/>
    <w:rsid w:val="0081493F"/>
    <w:rsid w:val="00814B0C"/>
    <w:rsid w:val="00814CA4"/>
    <w:rsid w:val="008150A3"/>
    <w:rsid w:val="00816250"/>
    <w:rsid w:val="00816C8B"/>
    <w:rsid w:val="00817702"/>
    <w:rsid w:val="00817A60"/>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739"/>
    <w:rsid w:val="008408EE"/>
    <w:rsid w:val="008410E7"/>
    <w:rsid w:val="008419A1"/>
    <w:rsid w:val="00841C3F"/>
    <w:rsid w:val="008426DB"/>
    <w:rsid w:val="00843FA1"/>
    <w:rsid w:val="00844B75"/>
    <w:rsid w:val="00845306"/>
    <w:rsid w:val="0084553E"/>
    <w:rsid w:val="008457EA"/>
    <w:rsid w:val="00845AB0"/>
    <w:rsid w:val="00845BA4"/>
    <w:rsid w:val="00845BBD"/>
    <w:rsid w:val="008460A6"/>
    <w:rsid w:val="00846609"/>
    <w:rsid w:val="00846B89"/>
    <w:rsid w:val="00850167"/>
    <w:rsid w:val="0085016F"/>
    <w:rsid w:val="00851580"/>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28EC"/>
    <w:rsid w:val="008733C3"/>
    <w:rsid w:val="0087341F"/>
    <w:rsid w:val="0087540E"/>
    <w:rsid w:val="00875687"/>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5F66"/>
    <w:rsid w:val="0088674B"/>
    <w:rsid w:val="008879BD"/>
    <w:rsid w:val="00887D87"/>
    <w:rsid w:val="00890A90"/>
    <w:rsid w:val="00890B93"/>
    <w:rsid w:val="00891002"/>
    <w:rsid w:val="00892090"/>
    <w:rsid w:val="00893C45"/>
    <w:rsid w:val="008957B5"/>
    <w:rsid w:val="00895B24"/>
    <w:rsid w:val="00895F04"/>
    <w:rsid w:val="00896080"/>
    <w:rsid w:val="008960D0"/>
    <w:rsid w:val="0089752F"/>
    <w:rsid w:val="00897847"/>
    <w:rsid w:val="00897C65"/>
    <w:rsid w:val="008A104C"/>
    <w:rsid w:val="008A11CF"/>
    <w:rsid w:val="008A1512"/>
    <w:rsid w:val="008A160C"/>
    <w:rsid w:val="008A167A"/>
    <w:rsid w:val="008A16CF"/>
    <w:rsid w:val="008A2C31"/>
    <w:rsid w:val="008A3BBC"/>
    <w:rsid w:val="008A3D6D"/>
    <w:rsid w:val="008A3F8C"/>
    <w:rsid w:val="008A52C3"/>
    <w:rsid w:val="008A565B"/>
    <w:rsid w:val="008A5DA3"/>
    <w:rsid w:val="008A6CC7"/>
    <w:rsid w:val="008A756A"/>
    <w:rsid w:val="008A7E4B"/>
    <w:rsid w:val="008A7FA2"/>
    <w:rsid w:val="008B05C9"/>
    <w:rsid w:val="008B1032"/>
    <w:rsid w:val="008B1033"/>
    <w:rsid w:val="008B1A98"/>
    <w:rsid w:val="008B29AC"/>
    <w:rsid w:val="008B34DA"/>
    <w:rsid w:val="008B39F2"/>
    <w:rsid w:val="008B3C7B"/>
    <w:rsid w:val="008B40D5"/>
    <w:rsid w:val="008B4867"/>
    <w:rsid w:val="008B4E4F"/>
    <w:rsid w:val="008B5734"/>
    <w:rsid w:val="008B777D"/>
    <w:rsid w:val="008C02C2"/>
    <w:rsid w:val="008C030D"/>
    <w:rsid w:val="008C0527"/>
    <w:rsid w:val="008C0ABF"/>
    <w:rsid w:val="008C15AD"/>
    <w:rsid w:val="008C1F4E"/>
    <w:rsid w:val="008C35E4"/>
    <w:rsid w:val="008C370D"/>
    <w:rsid w:val="008C37CD"/>
    <w:rsid w:val="008C3CDF"/>
    <w:rsid w:val="008C3F6D"/>
    <w:rsid w:val="008C3FF6"/>
    <w:rsid w:val="008C4DD9"/>
    <w:rsid w:val="008C5C16"/>
    <w:rsid w:val="008C6071"/>
    <w:rsid w:val="008C61A9"/>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F0187"/>
    <w:rsid w:val="008F05B6"/>
    <w:rsid w:val="008F0DC3"/>
    <w:rsid w:val="008F3274"/>
    <w:rsid w:val="008F5004"/>
    <w:rsid w:val="008F6354"/>
    <w:rsid w:val="008F6494"/>
    <w:rsid w:val="008F665D"/>
    <w:rsid w:val="008F6E36"/>
    <w:rsid w:val="008F7133"/>
    <w:rsid w:val="008F7DEE"/>
    <w:rsid w:val="008F7F85"/>
    <w:rsid w:val="0090152B"/>
    <w:rsid w:val="00901AF1"/>
    <w:rsid w:val="00901C31"/>
    <w:rsid w:val="00901C6C"/>
    <w:rsid w:val="009024BF"/>
    <w:rsid w:val="00902DD9"/>
    <w:rsid w:val="00902F19"/>
    <w:rsid w:val="00903406"/>
    <w:rsid w:val="00903A38"/>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292F"/>
    <w:rsid w:val="00913320"/>
    <w:rsid w:val="00913C82"/>
    <w:rsid w:val="00914CA9"/>
    <w:rsid w:val="00915967"/>
    <w:rsid w:val="00915E4C"/>
    <w:rsid w:val="00915EBF"/>
    <w:rsid w:val="00916FED"/>
    <w:rsid w:val="00917725"/>
    <w:rsid w:val="00917CED"/>
    <w:rsid w:val="00920D89"/>
    <w:rsid w:val="00921161"/>
    <w:rsid w:val="009218C0"/>
    <w:rsid w:val="009218F6"/>
    <w:rsid w:val="009219ED"/>
    <w:rsid w:val="00923905"/>
    <w:rsid w:val="00923CB1"/>
    <w:rsid w:val="00923E38"/>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4B66"/>
    <w:rsid w:val="00945A84"/>
    <w:rsid w:val="00945E44"/>
    <w:rsid w:val="00946145"/>
    <w:rsid w:val="00946805"/>
    <w:rsid w:val="00946D82"/>
    <w:rsid w:val="009472C7"/>
    <w:rsid w:val="00947FD8"/>
    <w:rsid w:val="00950FA4"/>
    <w:rsid w:val="00952141"/>
    <w:rsid w:val="00952BF7"/>
    <w:rsid w:val="00952E0A"/>
    <w:rsid w:val="00953534"/>
    <w:rsid w:val="00953714"/>
    <w:rsid w:val="00954DD9"/>
    <w:rsid w:val="00955D81"/>
    <w:rsid w:val="00955E30"/>
    <w:rsid w:val="0095647F"/>
    <w:rsid w:val="00956DCF"/>
    <w:rsid w:val="00957B67"/>
    <w:rsid w:val="00957C30"/>
    <w:rsid w:val="009613FB"/>
    <w:rsid w:val="009615A0"/>
    <w:rsid w:val="009615F0"/>
    <w:rsid w:val="00962064"/>
    <w:rsid w:val="00962781"/>
    <w:rsid w:val="00962BF3"/>
    <w:rsid w:val="00963409"/>
    <w:rsid w:val="00963FB8"/>
    <w:rsid w:val="00964A04"/>
    <w:rsid w:val="00965228"/>
    <w:rsid w:val="0096571F"/>
    <w:rsid w:val="00965B2E"/>
    <w:rsid w:val="00965CF6"/>
    <w:rsid w:val="00966EC2"/>
    <w:rsid w:val="00967811"/>
    <w:rsid w:val="00967A18"/>
    <w:rsid w:val="00967C06"/>
    <w:rsid w:val="00967DA9"/>
    <w:rsid w:val="00970D69"/>
    <w:rsid w:val="00971342"/>
    <w:rsid w:val="00971741"/>
    <w:rsid w:val="0097244B"/>
    <w:rsid w:val="009726D0"/>
    <w:rsid w:val="00972994"/>
    <w:rsid w:val="00972CA6"/>
    <w:rsid w:val="0097309B"/>
    <w:rsid w:val="0097331B"/>
    <w:rsid w:val="00974453"/>
    <w:rsid w:val="0097470C"/>
    <w:rsid w:val="00974F74"/>
    <w:rsid w:val="009756F8"/>
    <w:rsid w:val="009757D2"/>
    <w:rsid w:val="00975C4D"/>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29B0"/>
    <w:rsid w:val="00993302"/>
    <w:rsid w:val="00993343"/>
    <w:rsid w:val="00994A98"/>
    <w:rsid w:val="00994BC0"/>
    <w:rsid w:val="00994F46"/>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9EB"/>
    <w:rsid w:val="009A4B3A"/>
    <w:rsid w:val="009A5839"/>
    <w:rsid w:val="009A5E8C"/>
    <w:rsid w:val="009A613B"/>
    <w:rsid w:val="009A6C38"/>
    <w:rsid w:val="009A7B58"/>
    <w:rsid w:val="009B0E7D"/>
    <w:rsid w:val="009B18FA"/>
    <w:rsid w:val="009B1F33"/>
    <w:rsid w:val="009B21E5"/>
    <w:rsid w:val="009B22CE"/>
    <w:rsid w:val="009B2A8F"/>
    <w:rsid w:val="009B2C7F"/>
    <w:rsid w:val="009B2E9A"/>
    <w:rsid w:val="009B32E5"/>
    <w:rsid w:val="009B3349"/>
    <w:rsid w:val="009B3440"/>
    <w:rsid w:val="009B3977"/>
    <w:rsid w:val="009B3998"/>
    <w:rsid w:val="009B3CCF"/>
    <w:rsid w:val="009B3ECE"/>
    <w:rsid w:val="009B422F"/>
    <w:rsid w:val="009B4AAE"/>
    <w:rsid w:val="009B51BD"/>
    <w:rsid w:val="009B52BF"/>
    <w:rsid w:val="009B662F"/>
    <w:rsid w:val="009B6A8F"/>
    <w:rsid w:val="009B6F38"/>
    <w:rsid w:val="009B7654"/>
    <w:rsid w:val="009B7C70"/>
    <w:rsid w:val="009C006B"/>
    <w:rsid w:val="009C0C7F"/>
    <w:rsid w:val="009C0E02"/>
    <w:rsid w:val="009C1B5C"/>
    <w:rsid w:val="009C1D3E"/>
    <w:rsid w:val="009C2314"/>
    <w:rsid w:val="009C24E5"/>
    <w:rsid w:val="009C2BF5"/>
    <w:rsid w:val="009C3075"/>
    <w:rsid w:val="009C30F6"/>
    <w:rsid w:val="009C31B5"/>
    <w:rsid w:val="009C33D7"/>
    <w:rsid w:val="009C3925"/>
    <w:rsid w:val="009C4382"/>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83A"/>
    <w:rsid w:val="009D1E7D"/>
    <w:rsid w:val="009D26DC"/>
    <w:rsid w:val="009D34AF"/>
    <w:rsid w:val="009D35C2"/>
    <w:rsid w:val="009D3600"/>
    <w:rsid w:val="009D3631"/>
    <w:rsid w:val="009D396B"/>
    <w:rsid w:val="009D3A83"/>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94F"/>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000"/>
    <w:rsid w:val="00A20266"/>
    <w:rsid w:val="00A204C3"/>
    <w:rsid w:val="00A2066F"/>
    <w:rsid w:val="00A20687"/>
    <w:rsid w:val="00A20FA6"/>
    <w:rsid w:val="00A211F4"/>
    <w:rsid w:val="00A215FC"/>
    <w:rsid w:val="00A219E0"/>
    <w:rsid w:val="00A225D3"/>
    <w:rsid w:val="00A2351D"/>
    <w:rsid w:val="00A24E3D"/>
    <w:rsid w:val="00A25F23"/>
    <w:rsid w:val="00A26012"/>
    <w:rsid w:val="00A26A5B"/>
    <w:rsid w:val="00A273A8"/>
    <w:rsid w:val="00A27462"/>
    <w:rsid w:val="00A27A25"/>
    <w:rsid w:val="00A3008E"/>
    <w:rsid w:val="00A30694"/>
    <w:rsid w:val="00A3146D"/>
    <w:rsid w:val="00A318F3"/>
    <w:rsid w:val="00A31EA0"/>
    <w:rsid w:val="00A31EC7"/>
    <w:rsid w:val="00A3250B"/>
    <w:rsid w:val="00A326EB"/>
    <w:rsid w:val="00A32FD8"/>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A5D"/>
    <w:rsid w:val="00A51D45"/>
    <w:rsid w:val="00A52BBB"/>
    <w:rsid w:val="00A52D7A"/>
    <w:rsid w:val="00A53181"/>
    <w:rsid w:val="00A533A6"/>
    <w:rsid w:val="00A54E74"/>
    <w:rsid w:val="00A55239"/>
    <w:rsid w:val="00A561F8"/>
    <w:rsid w:val="00A56662"/>
    <w:rsid w:val="00A56C5D"/>
    <w:rsid w:val="00A5702C"/>
    <w:rsid w:val="00A605D3"/>
    <w:rsid w:val="00A608D1"/>
    <w:rsid w:val="00A60A63"/>
    <w:rsid w:val="00A61071"/>
    <w:rsid w:val="00A6161A"/>
    <w:rsid w:val="00A61638"/>
    <w:rsid w:val="00A61756"/>
    <w:rsid w:val="00A61943"/>
    <w:rsid w:val="00A61E0B"/>
    <w:rsid w:val="00A61FEB"/>
    <w:rsid w:val="00A628AA"/>
    <w:rsid w:val="00A62C4F"/>
    <w:rsid w:val="00A636E2"/>
    <w:rsid w:val="00A639BD"/>
    <w:rsid w:val="00A63FBC"/>
    <w:rsid w:val="00A64B82"/>
    <w:rsid w:val="00A64C18"/>
    <w:rsid w:val="00A6578B"/>
    <w:rsid w:val="00A65AB8"/>
    <w:rsid w:val="00A65E3B"/>
    <w:rsid w:val="00A662D8"/>
    <w:rsid w:val="00A66692"/>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80648"/>
    <w:rsid w:val="00A8115C"/>
    <w:rsid w:val="00A82CB9"/>
    <w:rsid w:val="00A82F0F"/>
    <w:rsid w:val="00A83422"/>
    <w:rsid w:val="00A8473D"/>
    <w:rsid w:val="00A84C38"/>
    <w:rsid w:val="00A85249"/>
    <w:rsid w:val="00A85F06"/>
    <w:rsid w:val="00A86774"/>
    <w:rsid w:val="00A9123E"/>
    <w:rsid w:val="00A917CF"/>
    <w:rsid w:val="00A9187E"/>
    <w:rsid w:val="00A918EE"/>
    <w:rsid w:val="00A91A2F"/>
    <w:rsid w:val="00A9274E"/>
    <w:rsid w:val="00A93346"/>
    <w:rsid w:val="00A94EF7"/>
    <w:rsid w:val="00A94F58"/>
    <w:rsid w:val="00A956EE"/>
    <w:rsid w:val="00A95A58"/>
    <w:rsid w:val="00A95D8D"/>
    <w:rsid w:val="00A9669F"/>
    <w:rsid w:val="00A968DC"/>
    <w:rsid w:val="00AA0480"/>
    <w:rsid w:val="00AA094C"/>
    <w:rsid w:val="00AA0EE7"/>
    <w:rsid w:val="00AA1C81"/>
    <w:rsid w:val="00AA232F"/>
    <w:rsid w:val="00AA26FA"/>
    <w:rsid w:val="00AA277D"/>
    <w:rsid w:val="00AA34A6"/>
    <w:rsid w:val="00AA43C8"/>
    <w:rsid w:val="00AA4594"/>
    <w:rsid w:val="00AA4816"/>
    <w:rsid w:val="00AA4F07"/>
    <w:rsid w:val="00AA504C"/>
    <w:rsid w:val="00AA5119"/>
    <w:rsid w:val="00AA51F5"/>
    <w:rsid w:val="00AA5BB3"/>
    <w:rsid w:val="00AA5D1E"/>
    <w:rsid w:val="00AA6234"/>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0A60"/>
    <w:rsid w:val="00AC25D8"/>
    <w:rsid w:val="00AC31EE"/>
    <w:rsid w:val="00AC36C5"/>
    <w:rsid w:val="00AC3C74"/>
    <w:rsid w:val="00AC46AC"/>
    <w:rsid w:val="00AC4CE6"/>
    <w:rsid w:val="00AC51E4"/>
    <w:rsid w:val="00AC5B72"/>
    <w:rsid w:val="00AC5C4E"/>
    <w:rsid w:val="00AC64EE"/>
    <w:rsid w:val="00AC6B45"/>
    <w:rsid w:val="00AC746E"/>
    <w:rsid w:val="00AC77DC"/>
    <w:rsid w:val="00AC7F56"/>
    <w:rsid w:val="00AD0F0D"/>
    <w:rsid w:val="00AD1119"/>
    <w:rsid w:val="00AD139C"/>
    <w:rsid w:val="00AD1675"/>
    <w:rsid w:val="00AD1B54"/>
    <w:rsid w:val="00AD27F5"/>
    <w:rsid w:val="00AD2BE3"/>
    <w:rsid w:val="00AD40BF"/>
    <w:rsid w:val="00AD6C70"/>
    <w:rsid w:val="00AE1DAD"/>
    <w:rsid w:val="00AE259F"/>
    <w:rsid w:val="00AE2A00"/>
    <w:rsid w:val="00AE3051"/>
    <w:rsid w:val="00AE308B"/>
    <w:rsid w:val="00AE39A1"/>
    <w:rsid w:val="00AE39F5"/>
    <w:rsid w:val="00AE3AB3"/>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53C"/>
    <w:rsid w:val="00AF38EB"/>
    <w:rsid w:val="00AF4203"/>
    <w:rsid w:val="00AF424E"/>
    <w:rsid w:val="00AF49D1"/>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2CF"/>
    <w:rsid w:val="00B15486"/>
    <w:rsid w:val="00B174AB"/>
    <w:rsid w:val="00B17619"/>
    <w:rsid w:val="00B176B4"/>
    <w:rsid w:val="00B1786B"/>
    <w:rsid w:val="00B17B45"/>
    <w:rsid w:val="00B20C62"/>
    <w:rsid w:val="00B21009"/>
    <w:rsid w:val="00B215E7"/>
    <w:rsid w:val="00B219B0"/>
    <w:rsid w:val="00B21BF0"/>
    <w:rsid w:val="00B21E76"/>
    <w:rsid w:val="00B22DC6"/>
    <w:rsid w:val="00B23136"/>
    <w:rsid w:val="00B231A9"/>
    <w:rsid w:val="00B23236"/>
    <w:rsid w:val="00B23261"/>
    <w:rsid w:val="00B24574"/>
    <w:rsid w:val="00B245A6"/>
    <w:rsid w:val="00B24613"/>
    <w:rsid w:val="00B24941"/>
    <w:rsid w:val="00B24CCE"/>
    <w:rsid w:val="00B25DE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37531"/>
    <w:rsid w:val="00B40954"/>
    <w:rsid w:val="00B409D9"/>
    <w:rsid w:val="00B40EBC"/>
    <w:rsid w:val="00B4117D"/>
    <w:rsid w:val="00B4198D"/>
    <w:rsid w:val="00B420CB"/>
    <w:rsid w:val="00B421E4"/>
    <w:rsid w:val="00B4238A"/>
    <w:rsid w:val="00B4274D"/>
    <w:rsid w:val="00B42C23"/>
    <w:rsid w:val="00B43694"/>
    <w:rsid w:val="00B43A7D"/>
    <w:rsid w:val="00B44289"/>
    <w:rsid w:val="00B44A85"/>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262"/>
    <w:rsid w:val="00B7678C"/>
    <w:rsid w:val="00B76EBD"/>
    <w:rsid w:val="00B77930"/>
    <w:rsid w:val="00B77D06"/>
    <w:rsid w:val="00B80DA5"/>
    <w:rsid w:val="00B811EA"/>
    <w:rsid w:val="00B81D2A"/>
    <w:rsid w:val="00B82C2C"/>
    <w:rsid w:val="00B82ECB"/>
    <w:rsid w:val="00B834A8"/>
    <w:rsid w:val="00B83513"/>
    <w:rsid w:val="00B835E9"/>
    <w:rsid w:val="00B83D21"/>
    <w:rsid w:val="00B84853"/>
    <w:rsid w:val="00B872E2"/>
    <w:rsid w:val="00B87489"/>
    <w:rsid w:val="00B875A4"/>
    <w:rsid w:val="00B9092D"/>
    <w:rsid w:val="00B909E7"/>
    <w:rsid w:val="00B915EE"/>
    <w:rsid w:val="00B91849"/>
    <w:rsid w:val="00B9357D"/>
    <w:rsid w:val="00B94743"/>
    <w:rsid w:val="00B9488F"/>
    <w:rsid w:val="00B95F01"/>
    <w:rsid w:val="00B96D94"/>
    <w:rsid w:val="00B9705F"/>
    <w:rsid w:val="00B9736E"/>
    <w:rsid w:val="00B97631"/>
    <w:rsid w:val="00BA02FD"/>
    <w:rsid w:val="00BA0A66"/>
    <w:rsid w:val="00BA0E09"/>
    <w:rsid w:val="00BA24E4"/>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3D3"/>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499"/>
    <w:rsid w:val="00BF3E71"/>
    <w:rsid w:val="00BF4A13"/>
    <w:rsid w:val="00BF5AF8"/>
    <w:rsid w:val="00BF5C7F"/>
    <w:rsid w:val="00BF5D4F"/>
    <w:rsid w:val="00BF5E79"/>
    <w:rsid w:val="00BF6250"/>
    <w:rsid w:val="00BF65A2"/>
    <w:rsid w:val="00BF6ADF"/>
    <w:rsid w:val="00BF7076"/>
    <w:rsid w:val="00C01295"/>
    <w:rsid w:val="00C0170B"/>
    <w:rsid w:val="00C01AB7"/>
    <w:rsid w:val="00C01D94"/>
    <w:rsid w:val="00C0211F"/>
    <w:rsid w:val="00C023DC"/>
    <w:rsid w:val="00C044C4"/>
    <w:rsid w:val="00C04692"/>
    <w:rsid w:val="00C061BC"/>
    <w:rsid w:val="00C067D7"/>
    <w:rsid w:val="00C0757E"/>
    <w:rsid w:val="00C07618"/>
    <w:rsid w:val="00C0769D"/>
    <w:rsid w:val="00C07978"/>
    <w:rsid w:val="00C1033F"/>
    <w:rsid w:val="00C108D4"/>
    <w:rsid w:val="00C11008"/>
    <w:rsid w:val="00C1150B"/>
    <w:rsid w:val="00C118CE"/>
    <w:rsid w:val="00C12450"/>
    <w:rsid w:val="00C14C5C"/>
    <w:rsid w:val="00C14D0E"/>
    <w:rsid w:val="00C14E57"/>
    <w:rsid w:val="00C15063"/>
    <w:rsid w:val="00C1539F"/>
    <w:rsid w:val="00C157EB"/>
    <w:rsid w:val="00C15BFA"/>
    <w:rsid w:val="00C16317"/>
    <w:rsid w:val="00C16A3A"/>
    <w:rsid w:val="00C17AB8"/>
    <w:rsid w:val="00C17B31"/>
    <w:rsid w:val="00C218F5"/>
    <w:rsid w:val="00C228C9"/>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141"/>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02AC"/>
    <w:rsid w:val="00C50740"/>
    <w:rsid w:val="00C52519"/>
    <w:rsid w:val="00C526EF"/>
    <w:rsid w:val="00C52AEA"/>
    <w:rsid w:val="00C538DC"/>
    <w:rsid w:val="00C539CB"/>
    <w:rsid w:val="00C53B66"/>
    <w:rsid w:val="00C54322"/>
    <w:rsid w:val="00C55135"/>
    <w:rsid w:val="00C559BE"/>
    <w:rsid w:val="00C5692C"/>
    <w:rsid w:val="00C57058"/>
    <w:rsid w:val="00C6053A"/>
    <w:rsid w:val="00C610B1"/>
    <w:rsid w:val="00C612C1"/>
    <w:rsid w:val="00C620D0"/>
    <w:rsid w:val="00C62CA2"/>
    <w:rsid w:val="00C62CF9"/>
    <w:rsid w:val="00C6378F"/>
    <w:rsid w:val="00C638DB"/>
    <w:rsid w:val="00C63934"/>
    <w:rsid w:val="00C63B78"/>
    <w:rsid w:val="00C64062"/>
    <w:rsid w:val="00C64082"/>
    <w:rsid w:val="00C64C73"/>
    <w:rsid w:val="00C64DE0"/>
    <w:rsid w:val="00C66C22"/>
    <w:rsid w:val="00C66E06"/>
    <w:rsid w:val="00C7102D"/>
    <w:rsid w:val="00C7111B"/>
    <w:rsid w:val="00C7119F"/>
    <w:rsid w:val="00C719D1"/>
    <w:rsid w:val="00C71F69"/>
    <w:rsid w:val="00C726D7"/>
    <w:rsid w:val="00C73D92"/>
    <w:rsid w:val="00C743DE"/>
    <w:rsid w:val="00C74484"/>
    <w:rsid w:val="00C74B03"/>
    <w:rsid w:val="00C74F81"/>
    <w:rsid w:val="00C7549A"/>
    <w:rsid w:val="00C75BB7"/>
    <w:rsid w:val="00C75BCB"/>
    <w:rsid w:val="00C7625F"/>
    <w:rsid w:val="00C762EB"/>
    <w:rsid w:val="00C769EA"/>
    <w:rsid w:val="00C77542"/>
    <w:rsid w:val="00C77546"/>
    <w:rsid w:val="00C77B4E"/>
    <w:rsid w:val="00C800B0"/>
    <w:rsid w:val="00C81E41"/>
    <w:rsid w:val="00C82477"/>
    <w:rsid w:val="00C82704"/>
    <w:rsid w:val="00C82823"/>
    <w:rsid w:val="00C82AF0"/>
    <w:rsid w:val="00C82B0D"/>
    <w:rsid w:val="00C832B9"/>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2689"/>
    <w:rsid w:val="00C933AF"/>
    <w:rsid w:val="00C93929"/>
    <w:rsid w:val="00C93DF1"/>
    <w:rsid w:val="00C93FFC"/>
    <w:rsid w:val="00C9487D"/>
    <w:rsid w:val="00C9494C"/>
    <w:rsid w:val="00C96085"/>
    <w:rsid w:val="00C96888"/>
    <w:rsid w:val="00C96F46"/>
    <w:rsid w:val="00C97156"/>
    <w:rsid w:val="00C974CE"/>
    <w:rsid w:val="00C976CD"/>
    <w:rsid w:val="00C978BF"/>
    <w:rsid w:val="00C97A38"/>
    <w:rsid w:val="00CA073D"/>
    <w:rsid w:val="00CA1239"/>
    <w:rsid w:val="00CA16CE"/>
    <w:rsid w:val="00CA1AA5"/>
    <w:rsid w:val="00CA23F8"/>
    <w:rsid w:val="00CA2685"/>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2CF8"/>
    <w:rsid w:val="00CB3792"/>
    <w:rsid w:val="00CB3F94"/>
    <w:rsid w:val="00CB4C29"/>
    <w:rsid w:val="00CB7B82"/>
    <w:rsid w:val="00CB7EC2"/>
    <w:rsid w:val="00CC0122"/>
    <w:rsid w:val="00CC2D36"/>
    <w:rsid w:val="00CC2ED6"/>
    <w:rsid w:val="00CC361F"/>
    <w:rsid w:val="00CC3E50"/>
    <w:rsid w:val="00CC5636"/>
    <w:rsid w:val="00CC5E30"/>
    <w:rsid w:val="00CC63F8"/>
    <w:rsid w:val="00CC6419"/>
    <w:rsid w:val="00CC652D"/>
    <w:rsid w:val="00CC6910"/>
    <w:rsid w:val="00CC718B"/>
    <w:rsid w:val="00CC7413"/>
    <w:rsid w:val="00CC778A"/>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19F4"/>
    <w:rsid w:val="00CE1F46"/>
    <w:rsid w:val="00CE2859"/>
    <w:rsid w:val="00CE31F8"/>
    <w:rsid w:val="00CE39DB"/>
    <w:rsid w:val="00CE3AB4"/>
    <w:rsid w:val="00CE3B0D"/>
    <w:rsid w:val="00CE479D"/>
    <w:rsid w:val="00CE4A5E"/>
    <w:rsid w:val="00CE4D3C"/>
    <w:rsid w:val="00CE5054"/>
    <w:rsid w:val="00CE513D"/>
    <w:rsid w:val="00CE53FD"/>
    <w:rsid w:val="00CE64EA"/>
    <w:rsid w:val="00CE6568"/>
    <w:rsid w:val="00CE6BA9"/>
    <w:rsid w:val="00CE6E58"/>
    <w:rsid w:val="00CE70DA"/>
    <w:rsid w:val="00CE7453"/>
    <w:rsid w:val="00CE7F63"/>
    <w:rsid w:val="00CF1CE9"/>
    <w:rsid w:val="00CF1E47"/>
    <w:rsid w:val="00CF1F5E"/>
    <w:rsid w:val="00CF34F8"/>
    <w:rsid w:val="00CF365B"/>
    <w:rsid w:val="00CF3EEE"/>
    <w:rsid w:val="00CF44E7"/>
    <w:rsid w:val="00CF4C4E"/>
    <w:rsid w:val="00CF4CC8"/>
    <w:rsid w:val="00CF5535"/>
    <w:rsid w:val="00CF6174"/>
    <w:rsid w:val="00CF61FA"/>
    <w:rsid w:val="00CF63CC"/>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D02"/>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0E50"/>
    <w:rsid w:val="00D31A7F"/>
    <w:rsid w:val="00D326CF"/>
    <w:rsid w:val="00D326D6"/>
    <w:rsid w:val="00D328CC"/>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396F"/>
    <w:rsid w:val="00D44014"/>
    <w:rsid w:val="00D440DF"/>
    <w:rsid w:val="00D44AF7"/>
    <w:rsid w:val="00D44B80"/>
    <w:rsid w:val="00D44F57"/>
    <w:rsid w:val="00D454D4"/>
    <w:rsid w:val="00D45F52"/>
    <w:rsid w:val="00D461DE"/>
    <w:rsid w:val="00D46216"/>
    <w:rsid w:val="00D465FE"/>
    <w:rsid w:val="00D4670D"/>
    <w:rsid w:val="00D46812"/>
    <w:rsid w:val="00D47717"/>
    <w:rsid w:val="00D500DC"/>
    <w:rsid w:val="00D5149C"/>
    <w:rsid w:val="00D51998"/>
    <w:rsid w:val="00D51ADC"/>
    <w:rsid w:val="00D51B1C"/>
    <w:rsid w:val="00D51FD2"/>
    <w:rsid w:val="00D535C9"/>
    <w:rsid w:val="00D5567E"/>
    <w:rsid w:val="00D575BB"/>
    <w:rsid w:val="00D578B3"/>
    <w:rsid w:val="00D60880"/>
    <w:rsid w:val="00D60D06"/>
    <w:rsid w:val="00D60DE6"/>
    <w:rsid w:val="00D6123B"/>
    <w:rsid w:val="00D617AC"/>
    <w:rsid w:val="00D619C4"/>
    <w:rsid w:val="00D6316B"/>
    <w:rsid w:val="00D656A5"/>
    <w:rsid w:val="00D65828"/>
    <w:rsid w:val="00D65CE7"/>
    <w:rsid w:val="00D65D1A"/>
    <w:rsid w:val="00D6639A"/>
    <w:rsid w:val="00D670D3"/>
    <w:rsid w:val="00D671F2"/>
    <w:rsid w:val="00D676EF"/>
    <w:rsid w:val="00D67967"/>
    <w:rsid w:val="00D67CB2"/>
    <w:rsid w:val="00D7053C"/>
    <w:rsid w:val="00D7088B"/>
    <w:rsid w:val="00D710A3"/>
    <w:rsid w:val="00D7145F"/>
    <w:rsid w:val="00D71705"/>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B64"/>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328"/>
    <w:rsid w:val="00D96E69"/>
    <w:rsid w:val="00D970E0"/>
    <w:rsid w:val="00DA03BF"/>
    <w:rsid w:val="00DA0C40"/>
    <w:rsid w:val="00DA0E72"/>
    <w:rsid w:val="00DA176A"/>
    <w:rsid w:val="00DA1CE1"/>
    <w:rsid w:val="00DA2409"/>
    <w:rsid w:val="00DA267B"/>
    <w:rsid w:val="00DA29C6"/>
    <w:rsid w:val="00DA2C58"/>
    <w:rsid w:val="00DA3AB0"/>
    <w:rsid w:val="00DA47A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3FB8"/>
    <w:rsid w:val="00DB58ED"/>
    <w:rsid w:val="00DB5DAD"/>
    <w:rsid w:val="00DB5FDE"/>
    <w:rsid w:val="00DB75DC"/>
    <w:rsid w:val="00DB761F"/>
    <w:rsid w:val="00DB79F7"/>
    <w:rsid w:val="00DC04E9"/>
    <w:rsid w:val="00DC060F"/>
    <w:rsid w:val="00DC06E9"/>
    <w:rsid w:val="00DC07CE"/>
    <w:rsid w:val="00DC226E"/>
    <w:rsid w:val="00DC2EED"/>
    <w:rsid w:val="00DC3567"/>
    <w:rsid w:val="00DC3978"/>
    <w:rsid w:val="00DC3DA4"/>
    <w:rsid w:val="00DC3E79"/>
    <w:rsid w:val="00DC404D"/>
    <w:rsid w:val="00DC4A03"/>
    <w:rsid w:val="00DC4DFC"/>
    <w:rsid w:val="00DC4FA9"/>
    <w:rsid w:val="00DC50CA"/>
    <w:rsid w:val="00DC59C1"/>
    <w:rsid w:val="00DD00CC"/>
    <w:rsid w:val="00DD08AA"/>
    <w:rsid w:val="00DD0FD8"/>
    <w:rsid w:val="00DD1054"/>
    <w:rsid w:val="00DD11FD"/>
    <w:rsid w:val="00DD16FD"/>
    <w:rsid w:val="00DD30BB"/>
    <w:rsid w:val="00DD44F6"/>
    <w:rsid w:val="00DD47C3"/>
    <w:rsid w:val="00DD4A3F"/>
    <w:rsid w:val="00DD4C1F"/>
    <w:rsid w:val="00DD4E65"/>
    <w:rsid w:val="00DD5855"/>
    <w:rsid w:val="00DD6D6B"/>
    <w:rsid w:val="00DD759B"/>
    <w:rsid w:val="00DE1771"/>
    <w:rsid w:val="00DE1E92"/>
    <w:rsid w:val="00DE1EC5"/>
    <w:rsid w:val="00DE1FC7"/>
    <w:rsid w:val="00DE2C4C"/>
    <w:rsid w:val="00DE3EB0"/>
    <w:rsid w:val="00DE48DC"/>
    <w:rsid w:val="00DE4936"/>
    <w:rsid w:val="00DE53AB"/>
    <w:rsid w:val="00DE592A"/>
    <w:rsid w:val="00DE633E"/>
    <w:rsid w:val="00DE661E"/>
    <w:rsid w:val="00DE6C5D"/>
    <w:rsid w:val="00DE6DF7"/>
    <w:rsid w:val="00DE7882"/>
    <w:rsid w:val="00DF03F5"/>
    <w:rsid w:val="00DF1264"/>
    <w:rsid w:val="00DF1A56"/>
    <w:rsid w:val="00DF2B5E"/>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3B7E"/>
    <w:rsid w:val="00E14FCE"/>
    <w:rsid w:val="00E163CD"/>
    <w:rsid w:val="00E16499"/>
    <w:rsid w:val="00E1663C"/>
    <w:rsid w:val="00E17278"/>
    <w:rsid w:val="00E179C7"/>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AAB"/>
    <w:rsid w:val="00E30BB5"/>
    <w:rsid w:val="00E3160E"/>
    <w:rsid w:val="00E321FE"/>
    <w:rsid w:val="00E32FA2"/>
    <w:rsid w:val="00E32FBC"/>
    <w:rsid w:val="00E33996"/>
    <w:rsid w:val="00E34071"/>
    <w:rsid w:val="00E34C3A"/>
    <w:rsid w:val="00E35522"/>
    <w:rsid w:val="00E3569F"/>
    <w:rsid w:val="00E36546"/>
    <w:rsid w:val="00E36595"/>
    <w:rsid w:val="00E36682"/>
    <w:rsid w:val="00E36B59"/>
    <w:rsid w:val="00E375C4"/>
    <w:rsid w:val="00E402E3"/>
    <w:rsid w:val="00E407AF"/>
    <w:rsid w:val="00E40E11"/>
    <w:rsid w:val="00E4273E"/>
    <w:rsid w:val="00E42EED"/>
    <w:rsid w:val="00E4304B"/>
    <w:rsid w:val="00E43BA1"/>
    <w:rsid w:val="00E45B8F"/>
    <w:rsid w:val="00E460E1"/>
    <w:rsid w:val="00E465C2"/>
    <w:rsid w:val="00E46AAF"/>
    <w:rsid w:val="00E47140"/>
    <w:rsid w:val="00E47C5C"/>
    <w:rsid w:val="00E50724"/>
    <w:rsid w:val="00E51496"/>
    <w:rsid w:val="00E51630"/>
    <w:rsid w:val="00E516C8"/>
    <w:rsid w:val="00E51710"/>
    <w:rsid w:val="00E51A11"/>
    <w:rsid w:val="00E528EA"/>
    <w:rsid w:val="00E52AE0"/>
    <w:rsid w:val="00E53370"/>
    <w:rsid w:val="00E5366E"/>
    <w:rsid w:val="00E53946"/>
    <w:rsid w:val="00E541B0"/>
    <w:rsid w:val="00E54E8C"/>
    <w:rsid w:val="00E5533E"/>
    <w:rsid w:val="00E57CD3"/>
    <w:rsid w:val="00E57FE3"/>
    <w:rsid w:val="00E6003C"/>
    <w:rsid w:val="00E609DF"/>
    <w:rsid w:val="00E616C9"/>
    <w:rsid w:val="00E6182C"/>
    <w:rsid w:val="00E618A0"/>
    <w:rsid w:val="00E62B5A"/>
    <w:rsid w:val="00E62CB5"/>
    <w:rsid w:val="00E6331A"/>
    <w:rsid w:val="00E63CB2"/>
    <w:rsid w:val="00E645DE"/>
    <w:rsid w:val="00E64AD0"/>
    <w:rsid w:val="00E64F63"/>
    <w:rsid w:val="00E65185"/>
    <w:rsid w:val="00E65539"/>
    <w:rsid w:val="00E656BF"/>
    <w:rsid w:val="00E67A5E"/>
    <w:rsid w:val="00E67C51"/>
    <w:rsid w:val="00E67DE9"/>
    <w:rsid w:val="00E67F84"/>
    <w:rsid w:val="00E702C7"/>
    <w:rsid w:val="00E710FD"/>
    <w:rsid w:val="00E71E6E"/>
    <w:rsid w:val="00E72130"/>
    <w:rsid w:val="00E72640"/>
    <w:rsid w:val="00E7359D"/>
    <w:rsid w:val="00E737F6"/>
    <w:rsid w:val="00E73908"/>
    <w:rsid w:val="00E73D3A"/>
    <w:rsid w:val="00E74D95"/>
    <w:rsid w:val="00E7538D"/>
    <w:rsid w:val="00E75B1A"/>
    <w:rsid w:val="00E75E04"/>
    <w:rsid w:val="00E760E0"/>
    <w:rsid w:val="00E7750A"/>
    <w:rsid w:val="00E7786F"/>
    <w:rsid w:val="00E77C8C"/>
    <w:rsid w:val="00E80729"/>
    <w:rsid w:val="00E808B9"/>
    <w:rsid w:val="00E80E8F"/>
    <w:rsid w:val="00E80F27"/>
    <w:rsid w:val="00E813DC"/>
    <w:rsid w:val="00E818F1"/>
    <w:rsid w:val="00E81986"/>
    <w:rsid w:val="00E82715"/>
    <w:rsid w:val="00E82E0A"/>
    <w:rsid w:val="00E838E7"/>
    <w:rsid w:val="00E85244"/>
    <w:rsid w:val="00E858AD"/>
    <w:rsid w:val="00E8624F"/>
    <w:rsid w:val="00E86750"/>
    <w:rsid w:val="00E87125"/>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30"/>
    <w:rsid w:val="00E96B5D"/>
    <w:rsid w:val="00E972C8"/>
    <w:rsid w:val="00E97863"/>
    <w:rsid w:val="00EA0427"/>
    <w:rsid w:val="00EA0C19"/>
    <w:rsid w:val="00EA1F38"/>
    <w:rsid w:val="00EA25F0"/>
    <w:rsid w:val="00EA2665"/>
    <w:rsid w:val="00EA27A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25CE"/>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C3F"/>
    <w:rsid w:val="00ED0F9A"/>
    <w:rsid w:val="00ED1495"/>
    <w:rsid w:val="00ED1878"/>
    <w:rsid w:val="00ED18B8"/>
    <w:rsid w:val="00ED25AE"/>
    <w:rsid w:val="00ED2F1A"/>
    <w:rsid w:val="00ED3A66"/>
    <w:rsid w:val="00ED4367"/>
    <w:rsid w:val="00ED547D"/>
    <w:rsid w:val="00ED55E4"/>
    <w:rsid w:val="00ED6F22"/>
    <w:rsid w:val="00ED7113"/>
    <w:rsid w:val="00ED7E7C"/>
    <w:rsid w:val="00EE0EEB"/>
    <w:rsid w:val="00EE16B1"/>
    <w:rsid w:val="00EE1E5A"/>
    <w:rsid w:val="00EE21DB"/>
    <w:rsid w:val="00EE346D"/>
    <w:rsid w:val="00EE3BA8"/>
    <w:rsid w:val="00EE3CB9"/>
    <w:rsid w:val="00EE3F0C"/>
    <w:rsid w:val="00EE409C"/>
    <w:rsid w:val="00EE4A40"/>
    <w:rsid w:val="00EE4BBF"/>
    <w:rsid w:val="00EE51B8"/>
    <w:rsid w:val="00EE5483"/>
    <w:rsid w:val="00EE65F6"/>
    <w:rsid w:val="00EE78DF"/>
    <w:rsid w:val="00EE7DA6"/>
    <w:rsid w:val="00EE7F36"/>
    <w:rsid w:val="00EF0119"/>
    <w:rsid w:val="00EF0962"/>
    <w:rsid w:val="00EF0971"/>
    <w:rsid w:val="00EF10BF"/>
    <w:rsid w:val="00EF1695"/>
    <w:rsid w:val="00EF3AD7"/>
    <w:rsid w:val="00EF4624"/>
    <w:rsid w:val="00EF55C5"/>
    <w:rsid w:val="00EF691B"/>
    <w:rsid w:val="00EF6990"/>
    <w:rsid w:val="00EF69B1"/>
    <w:rsid w:val="00EF79BC"/>
    <w:rsid w:val="00EF7DB8"/>
    <w:rsid w:val="00F00AEB"/>
    <w:rsid w:val="00F0154C"/>
    <w:rsid w:val="00F01585"/>
    <w:rsid w:val="00F01F84"/>
    <w:rsid w:val="00F02950"/>
    <w:rsid w:val="00F02BB6"/>
    <w:rsid w:val="00F0392A"/>
    <w:rsid w:val="00F0393A"/>
    <w:rsid w:val="00F04327"/>
    <w:rsid w:val="00F04B3A"/>
    <w:rsid w:val="00F04F16"/>
    <w:rsid w:val="00F0537C"/>
    <w:rsid w:val="00F05553"/>
    <w:rsid w:val="00F05F02"/>
    <w:rsid w:val="00F062A2"/>
    <w:rsid w:val="00F063A3"/>
    <w:rsid w:val="00F06AE1"/>
    <w:rsid w:val="00F07B39"/>
    <w:rsid w:val="00F07DB3"/>
    <w:rsid w:val="00F10424"/>
    <w:rsid w:val="00F1066B"/>
    <w:rsid w:val="00F118B4"/>
    <w:rsid w:val="00F11F3D"/>
    <w:rsid w:val="00F120BF"/>
    <w:rsid w:val="00F125E4"/>
    <w:rsid w:val="00F12774"/>
    <w:rsid w:val="00F1281C"/>
    <w:rsid w:val="00F12EE8"/>
    <w:rsid w:val="00F13636"/>
    <w:rsid w:val="00F1374F"/>
    <w:rsid w:val="00F13DA0"/>
    <w:rsid w:val="00F13DC7"/>
    <w:rsid w:val="00F1459E"/>
    <w:rsid w:val="00F14776"/>
    <w:rsid w:val="00F14906"/>
    <w:rsid w:val="00F14A2F"/>
    <w:rsid w:val="00F15413"/>
    <w:rsid w:val="00F16112"/>
    <w:rsid w:val="00F163A8"/>
    <w:rsid w:val="00F16E77"/>
    <w:rsid w:val="00F20C2F"/>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4C2D"/>
    <w:rsid w:val="00F35B50"/>
    <w:rsid w:val="00F3660E"/>
    <w:rsid w:val="00F36A7E"/>
    <w:rsid w:val="00F36CF3"/>
    <w:rsid w:val="00F36D69"/>
    <w:rsid w:val="00F40209"/>
    <w:rsid w:val="00F40D9E"/>
    <w:rsid w:val="00F40E95"/>
    <w:rsid w:val="00F4174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6786"/>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3150"/>
    <w:rsid w:val="00F8365E"/>
    <w:rsid w:val="00F83A3E"/>
    <w:rsid w:val="00F84AA0"/>
    <w:rsid w:val="00F84E29"/>
    <w:rsid w:val="00F8521F"/>
    <w:rsid w:val="00F85581"/>
    <w:rsid w:val="00F85DBB"/>
    <w:rsid w:val="00F86631"/>
    <w:rsid w:val="00F8730D"/>
    <w:rsid w:val="00F875F6"/>
    <w:rsid w:val="00F8775C"/>
    <w:rsid w:val="00F90816"/>
    <w:rsid w:val="00F90A20"/>
    <w:rsid w:val="00F90B4C"/>
    <w:rsid w:val="00F91171"/>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D4"/>
    <w:rsid w:val="00FA17B9"/>
    <w:rsid w:val="00FA1BBF"/>
    <w:rsid w:val="00FA1D9B"/>
    <w:rsid w:val="00FA1E7E"/>
    <w:rsid w:val="00FA2729"/>
    <w:rsid w:val="00FA3873"/>
    <w:rsid w:val="00FA3B4E"/>
    <w:rsid w:val="00FA3BFC"/>
    <w:rsid w:val="00FA3C80"/>
    <w:rsid w:val="00FA3E86"/>
    <w:rsid w:val="00FA446E"/>
    <w:rsid w:val="00FA49DE"/>
    <w:rsid w:val="00FA523E"/>
    <w:rsid w:val="00FA526C"/>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20F2"/>
    <w:rsid w:val="00FB2686"/>
    <w:rsid w:val="00FB2842"/>
    <w:rsid w:val="00FB28B9"/>
    <w:rsid w:val="00FB4273"/>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55F8"/>
    <w:rsid w:val="00FC66FB"/>
    <w:rsid w:val="00FC6A36"/>
    <w:rsid w:val="00FD1ACC"/>
    <w:rsid w:val="00FD20A5"/>
    <w:rsid w:val="00FD2701"/>
    <w:rsid w:val="00FD28F2"/>
    <w:rsid w:val="00FD30B9"/>
    <w:rsid w:val="00FD374D"/>
    <w:rsid w:val="00FD3B90"/>
    <w:rsid w:val="00FD3FA3"/>
    <w:rsid w:val="00FD4B05"/>
    <w:rsid w:val="00FD4D8B"/>
    <w:rsid w:val="00FD4E97"/>
    <w:rsid w:val="00FD51A7"/>
    <w:rsid w:val="00FD5567"/>
    <w:rsid w:val="00FD5C0C"/>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D4E"/>
    <w:rsid w:val="00FE5FB2"/>
    <w:rsid w:val="00FE65AA"/>
    <w:rsid w:val="00FE7340"/>
    <w:rsid w:val="00FF0077"/>
    <w:rsid w:val="00FF06B4"/>
    <w:rsid w:val="00FF09C3"/>
    <w:rsid w:val="00FF320E"/>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BAE70"/>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paragraph" w:styleId="Tabladeilustraciones">
    <w:name w:val="table of figures"/>
    <w:basedOn w:val="Normal"/>
    <w:next w:val="Normal"/>
    <w:uiPriority w:val="99"/>
    <w:unhideWhenUsed/>
    <w:rsid w:val="007F73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eg"/><Relationship Id="rId89" Type="http://schemas.openxmlformats.org/officeDocument/2006/relationships/header" Target="header1.xml"/><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jp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image" Target="media/image76.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jpg"/><Relationship Id="rId86" Type="http://schemas.openxmlformats.org/officeDocument/2006/relationships/image" Target="media/image77.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image" Target="media/image78.jpg"/><Relationship Id="rId61" Type="http://schemas.openxmlformats.org/officeDocument/2006/relationships/image" Target="media/image54.jpeg"/><Relationship Id="rId82" Type="http://schemas.openxmlformats.org/officeDocument/2006/relationships/image" Target="media/image73.PNG"/><Relationship Id="rId19"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E6BA7-FF03-4654-8843-6267DCD8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40</TotalTime>
  <Pages>101</Pages>
  <Words>24591</Words>
  <Characters>135255</Characters>
  <Application>Microsoft Office Word</Application>
  <DocSecurity>0</DocSecurity>
  <Lines>1127</Lines>
  <Paragraphs>3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620</cp:revision>
  <cp:lastPrinted>2018-05-18T17:46:00Z</cp:lastPrinted>
  <dcterms:created xsi:type="dcterms:W3CDTF">2018-01-22T01:49:00Z</dcterms:created>
  <dcterms:modified xsi:type="dcterms:W3CDTF">2018-05-1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